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77777777"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14:paraId="7DC8A312" w14:textId="77777777"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2"/>
            <w:r w:rsidRPr="007E6484">
              <w:rPr>
                <w:b/>
                <w:sz w:val="22"/>
              </w:rPr>
              <w:t xml:space="preserve">Ten </w:t>
            </w:r>
            <w:r w:rsidR="00865290">
              <w:rPr>
                <w:b/>
                <w:sz w:val="22"/>
              </w:rPr>
              <w:t xml:space="preserve">recent </w:t>
            </w:r>
            <w:r w:rsidRPr="007E6484">
              <w:rPr>
                <w:b/>
                <w:sz w:val="22"/>
              </w:rPr>
              <w:t>signature publications from the Hubbard Brook LTER project</w:t>
            </w:r>
            <w:commentRangeEnd w:id="2"/>
            <w:r w:rsidRPr="007E6484">
              <w:rPr>
                <w:rStyle w:val="CommentReference"/>
                <w:noProof w:val="0"/>
                <w:sz w:val="22"/>
                <w:szCs w:val="22"/>
              </w:rPr>
              <w:commentReference w:id="2"/>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3" w:author="ptempler" w:date="2016-01-11T09:45:00Z"/>
        </w:trPr>
        <w:tc>
          <w:tcPr>
            <w:tcW w:w="9288" w:type="dxa"/>
          </w:tcPr>
          <w:p w14:paraId="7CC64D35" w14:textId="77777777" w:rsidR="007E6484" w:rsidRPr="007E6484" w:rsidDel="00865290" w:rsidRDefault="007E6484" w:rsidP="007E6484">
            <w:pPr>
              <w:pStyle w:val="EndNoteBibliographyTitle"/>
              <w:jc w:val="left"/>
              <w:rPr>
                <w:del w:id="4"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Oikos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lastRenderedPageBreak/>
        <w:t>Air Pollution</w:t>
      </w:r>
    </w:p>
    <w:p w14:paraId="7964D636" w14:textId="77777777"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industrialized regions in the East and Midwest, HBR has been exposed to high levels of air pollution for decades. Long-term measurements of sulfur (S), nitrogen (N), and mercury </w:t>
      </w:r>
      <w:commentRangeStart w:id="5"/>
      <w:r w:rsidRPr="001A1F7D">
        <w:rPr>
          <w:rFonts w:ascii="Times New Roman" w:hAnsi="Times New Roman" w:cs="Times New Roman"/>
        </w:rPr>
        <w:t>deposition</w:t>
      </w:r>
      <w:commentRangeEnd w:id="5"/>
      <w:r w:rsidR="005D74FA">
        <w:rPr>
          <w:rStyle w:val="CommentReference"/>
        </w:rPr>
        <w:commentReference w:id="5"/>
      </w:r>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6" w:author="Timothy James Fahey" w:date="2016-02-01T09:47:00Z">
        <w:r w:rsidR="0032440B" w:rsidRPr="001A1F7D" w:rsidDel="005D74FA">
          <w:rPr>
            <w:rFonts w:ascii="Times New Roman" w:hAnsi="Times New Roman" w:cs="Times New Roman"/>
          </w:rPr>
          <w:delText>measurement</w:delText>
        </w:r>
      </w:del>
      <w:del w:id="7"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 and atmospheric chemistry and</w:t>
      </w:r>
      <w:del w:id="8"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9" w:author="Timothy James Fahey" w:date="2016-02-01T09:48:00Z">
        <w:r w:rsidR="005D74FA">
          <w:rPr>
            <w:rFonts w:ascii="Times New Roman" w:hAnsi="Times New Roman" w:cs="Times New Roman"/>
          </w:rPr>
          <w:t>ous</w:t>
        </w:r>
      </w:ins>
      <w:del w:id="10"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11"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12"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13"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14" w:author="Timothy James Fahey" w:date="2016-02-01T09:51:00Z">
        <w:r w:rsidR="00792BF0" w:rsidDel="003B0565">
          <w:rPr>
            <w:rFonts w:ascii="Times New Roman" w:hAnsi="Times New Roman" w:cs="Times New Roman"/>
          </w:rPr>
          <w:delText>, watershed</w:delText>
        </w:r>
      </w:del>
      <w:del w:id="15"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16"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17"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18" w:author="Timothy James Fahey" w:date="2016-02-01T09:51:00Z">
        <w:r w:rsidR="003B0565">
          <w:rPr>
            <w:rFonts w:ascii="Times New Roman" w:hAnsi="Times New Roman" w:cs="Times New Roman"/>
          </w:rPr>
          <w:t xml:space="preserve"> us</w:t>
        </w:r>
      </w:ins>
      <w:del w:id="19"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20"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21"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22"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23"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24"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25"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26"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27" w:author="Timothy James Fahey" w:date="2016-02-01T10:02:00Z">
        <w:r w:rsidR="00CB43E9">
          <w:rPr>
            <w:rFonts w:ascii="Times New Roman" w:hAnsi="Times New Roman" w:cs="Times New Roman"/>
            <w:noProof/>
          </w:rPr>
          <w:t>.</w:t>
        </w:r>
      </w:ins>
      <w:del w:id="28"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29" w:author="Timothy James Fahey" w:date="2016-02-01T10:02:00Z">
        <w:r w:rsidRPr="00CD2788" w:rsidDel="00CB43E9">
          <w:rPr>
            <w:rFonts w:ascii="Times New Roman" w:hAnsi="Times New Roman" w:cs="Times New Roman"/>
            <w:noProof/>
          </w:rPr>
          <w:delText xml:space="preserve">increased the </w:delText>
        </w:r>
      </w:del>
      <w:ins w:id="30" w:author="Timothy James Fahey" w:date="2016-02-01T10:02:00Z">
        <w:r w:rsidR="00CB43E9">
          <w:rPr>
            <w:rFonts w:ascii="Times New Roman" w:hAnsi="Times New Roman" w:cs="Times New Roman"/>
            <w:noProof/>
          </w:rPr>
          <w:t>L</w:t>
        </w:r>
      </w:ins>
      <w:del w:id="31"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32"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33"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34"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35"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36"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37"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38" w:author="Timothy James Fahey" w:date="2016-02-01T10:04:00Z">
        <w:r w:rsidR="00CB43E9">
          <w:rPr>
            <w:rFonts w:ascii="Times New Roman" w:hAnsi="Times New Roman" w:cs="Times New Roman"/>
          </w:rPr>
          <w:t xml:space="preserve"> </w:t>
        </w:r>
      </w:ins>
      <w:del w:id="39"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40"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41"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42" w:author="Timothy James Fahey" w:date="2016-02-01T10:04:00Z">
        <w:r w:rsidR="00CB43E9">
          <w:rPr>
            <w:rFonts w:ascii="Times New Roman" w:hAnsi="Times New Roman" w:cs="Times New Roman"/>
          </w:rPr>
          <w:t>y</w:t>
        </w:r>
      </w:ins>
      <w:del w:id="43"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77777777"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streamwater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44"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77777777"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lastRenderedPageBreak/>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balance N:P stoichiometry suggests biotic </w:t>
      </w:r>
      <w:ins w:id="45" w:author="Timothy James Fahey" w:date="2016-02-01T10:09:00Z">
        <w:r w:rsidR="00CB43E9">
          <w:rPr>
            <w:rFonts w:ascii="Times New Roman" w:hAnsi="Times New Roman" w:cs="Times New Roman"/>
            <w:bCs/>
          </w:rPr>
          <w:t xml:space="preserve">responses to </w:t>
        </w:r>
      </w:ins>
      <w:del w:id="46"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 xml:space="preserve">imbalances in the availability of nutrients, an idea that is being tested in a N x P fertilization experiment conducted across a wide gradient </w:t>
      </w:r>
      <w:ins w:id="47" w:author="Timothy James Fahey" w:date="2016-02-01T10:07:00Z">
        <w:r w:rsidR="00CB43E9">
          <w:rPr>
            <w:rFonts w:ascii="Times New Roman" w:hAnsi="Times New Roman" w:cs="Times New Roman"/>
            <w:bCs/>
          </w:rPr>
          <w:t>of soil fertility at HBR and other regional sites</w:t>
        </w:r>
      </w:ins>
      <w:del w:id="48"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49"/>
      <w:del w:id="50" w:author="Timothy James Fahey" w:date="2016-02-01T10:11:00Z">
        <w:r w:rsidR="00D51D7B" w:rsidDel="001A3977">
          <w:rPr>
            <w:rFonts w:ascii="Times New Roman" w:hAnsi="Times New Roman" w:cs="Times New Roman"/>
            <w:bCs/>
          </w:rPr>
          <w:delText>Microbial</w:delText>
        </w:r>
      </w:del>
      <w:commentRangeEnd w:id="49"/>
      <w:r w:rsidR="001A3977">
        <w:rPr>
          <w:rStyle w:val="CommentReference"/>
        </w:rPr>
        <w:commentReference w:id="49"/>
      </w:r>
      <w:del w:id="51"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52"/>
        <w:r w:rsidDel="001A3977">
          <w:rPr>
            <w:rFonts w:ascii="Times New Roman" w:hAnsi="Times New Roman" w:cs="Times New Roman"/>
            <w:bCs/>
          </w:rPr>
          <w:delText>Fisk et al. 2015</w:delText>
        </w:r>
        <w:commentRangeEnd w:id="52"/>
        <w:r w:rsidDel="001A3977">
          <w:rPr>
            <w:rStyle w:val="CommentReference"/>
          </w:rPr>
          <w:commentReference w:id="52"/>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77777777" w:rsidR="001A3977" w:rsidRDefault="006B206E" w:rsidP="006B206E">
      <w:pPr>
        <w:pStyle w:val="NormalWeb"/>
        <w:spacing w:before="0" w:beforeAutospacing="0" w:after="120" w:afterAutospacing="0"/>
        <w:rPr>
          <w:ins w:id="53" w:author="Timothy James Fahey" w:date="2016-02-01T10:15:00Z"/>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54" w:author="Timothy James Fahey" w:date="2016-02-01T10:12:00Z">
        <w:r w:rsidR="001A3977">
          <w:rPr>
            <w:bCs/>
            <w:sz w:val="22"/>
            <w:szCs w:val="22"/>
          </w:rPr>
          <w:t>rn Forest</w:t>
        </w:r>
      </w:ins>
      <w:del w:id="55"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77777777" w:rsidR="006B206E" w:rsidRPr="00CD2788" w:rsidDel="001A3977" w:rsidRDefault="006B206E" w:rsidP="006B206E">
      <w:pPr>
        <w:pStyle w:val="NormalWeb"/>
        <w:spacing w:before="0" w:beforeAutospacing="0" w:after="120" w:afterAutospacing="0"/>
        <w:rPr>
          <w:del w:id="56" w:author="Timothy James Fahey" w:date="2016-02-01T10:15:00Z"/>
          <w:bCs/>
          <w:sz w:val="22"/>
          <w:szCs w:val="22"/>
        </w:rPr>
      </w:pPr>
      <w:commentRangeStart w:id="57"/>
      <w:r w:rsidRPr="00CD2788">
        <w:rPr>
          <w:bCs/>
          <w:sz w:val="22"/>
          <w:szCs w:val="22"/>
        </w:rPr>
        <w:t>Snowpack</w:t>
      </w:r>
      <w:commentRangeEnd w:id="57"/>
      <w:r w:rsidR="001A3977">
        <w:rPr>
          <w:rStyle w:val="CommentReference"/>
          <w:rFonts w:asciiTheme="minorHAnsi" w:eastAsiaTheme="minorEastAsia" w:hAnsiTheme="minorHAnsi" w:cstheme="minorBidi"/>
        </w:rPr>
        <w:commentReference w:id="57"/>
      </w:r>
      <w:r w:rsidRPr="00CD2788">
        <w:rPr>
          <w:bCs/>
          <w:sz w:val="22"/>
          <w:szCs w:val="22"/>
        </w:rPr>
        <w:t xml:space="preserve"> decline and precipitation increases have in turn influenced streamflow.</w:t>
      </w:r>
      <w:r>
        <w:rPr>
          <w:bCs/>
          <w:sz w:val="22"/>
          <w:szCs w:val="22"/>
        </w:rPr>
        <w:t xml:space="preserve"> S</w:t>
      </w:r>
      <w:r w:rsidRPr="00CD2788">
        <w:rPr>
          <w:bCs/>
          <w:sz w:val="22"/>
          <w:szCs w:val="22"/>
        </w:rPr>
        <w:t>now</w:t>
      </w:r>
      <w:del w:id="58"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 xml:space="preserve"> and are occurring earlier in the yea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59"/>
      <w:r w:rsidRPr="00CD2788">
        <w:rPr>
          <w:bCs/>
          <w:sz w:val="22"/>
          <w:szCs w:val="22"/>
        </w:rPr>
        <w:t>Annual</w:t>
      </w:r>
      <w:commentRangeEnd w:id="59"/>
      <w:r w:rsidR="001A3977">
        <w:rPr>
          <w:rStyle w:val="CommentReference"/>
          <w:rFonts w:asciiTheme="minorHAnsi" w:eastAsiaTheme="minorEastAsia" w:hAnsiTheme="minorHAnsi" w:cstheme="minorBidi"/>
        </w:rPr>
        <w:commentReference w:id="59"/>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60"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61" w:author="Timothy James Fahey" w:date="2016-02-01T10:17:00Z">
        <w:r w:rsidR="001A3977">
          <w:rPr>
            <w:rFonts w:ascii="Times New Roman" w:hAnsi="Times New Roman" w:cs="Times New Roman"/>
          </w:rPr>
          <w:t>S</w:t>
        </w:r>
      </w:ins>
      <w:del w:id="62"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63"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64" w:author="Timothy James Fahey" w:date="2016-02-01T10:18:00Z">
        <w:r w:rsidR="001A3977">
          <w:rPr>
            <w:rFonts w:ascii="Times New Roman" w:hAnsi="Times New Roman" w:cs="Times New Roman"/>
          </w:rPr>
          <w:t>s</w:t>
        </w:r>
      </w:ins>
      <w:del w:id="65"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66"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67" w:author="Timothy James Fahey" w:date="2016-02-01T10:19:00Z">
        <w:r w:rsidR="001A3977">
          <w:rPr>
            <w:rFonts w:ascii="Times New Roman" w:hAnsi="Times New Roman" w:cs="Times New Roman"/>
          </w:rPr>
          <w:t>period</w:t>
        </w:r>
      </w:ins>
      <w:del w:id="68"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77777777"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69" w:author="Timothy James Fahey" w:date="2016-02-01T10:21:00Z">
        <w:r w:rsidR="00574FF2">
          <w:rPr>
            <w:rFonts w:ascii="Times New Roman" w:hAnsi="Times New Roman" w:cs="Times New Roman"/>
          </w:rPr>
          <w:t xml:space="preserve"> whereas </w:t>
        </w:r>
      </w:ins>
      <w:del w:id="70"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lastRenderedPageBreak/>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Patterns across the</w:t>
      </w:r>
      <w:del w:id="71" w:author="Timothy James Fahey" w:date="2016-02-01T10:22:00Z">
        <w:r w:rsidR="003A18EF" w:rsidDel="00574FF2">
          <w:rPr>
            <w:rFonts w:ascii="Times New Roman" w:hAnsi="Times New Roman" w:cs="Times New Roman"/>
          </w:rPr>
          <w:delText xml:space="preserve"> </w:delText>
        </w:r>
        <w:r w:rsidRPr="00CD2788" w:rsidDel="00574FF2">
          <w:rPr>
            <w:rFonts w:ascii="Times New Roman" w:hAnsi="Times New Roman" w:cs="Times New Roman"/>
          </w:rPr>
          <w:delText>natural</w:delText>
        </w:r>
      </w:del>
      <w:r w:rsidRPr="00CD2788">
        <w:rPr>
          <w:rFonts w:ascii="Times New Roman" w:hAnsi="Times New Roman" w:cs="Times New Roman"/>
        </w:rPr>
        <w:t xml:space="preserve">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72"/>
      <w:r w:rsidRPr="00CD2788">
        <w:rPr>
          <w:rFonts w:ascii="Times New Roman" w:hAnsi="Times New Roman" w:cs="Times New Roman"/>
        </w:rPr>
        <w:t xml:space="preserve">rates related to N loss (nitrification, denitrification) </w:t>
      </w:r>
      <w:commentRangeEnd w:id="72"/>
      <w:r w:rsidR="00FC4D48">
        <w:rPr>
          <w:rStyle w:val="CommentReference"/>
        </w:rPr>
        <w:commentReference w:id="72"/>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7777777"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7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7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 Dramatic interannual fluctuations in caterpillar abundance (&gt; 30-fold</w:t>
      </w:r>
      <w:del w:id="75"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76"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5)</w:t>
      </w:r>
      <w:r w:rsidR="00D80856" w:rsidRPr="00CD2788">
        <w:rPr>
          <w:sz w:val="22"/>
          <w:szCs w:val="22"/>
        </w:rPr>
        <w:fldChar w:fldCharType="end"/>
      </w:r>
      <w:r w:rsidR="004D1F7F" w:rsidRPr="00CD2788">
        <w:rPr>
          <w:sz w:val="22"/>
          <w:szCs w:val="22"/>
        </w:rPr>
        <w:t xml:space="preserve">. </w:t>
      </w:r>
      <w:del w:id="77" w:author="Timothy James Fahey" w:date="2016-02-01T10:26:00Z">
        <w:r w:rsidR="004D1F7F" w:rsidDel="00574FF2">
          <w:rPr>
            <w:sz w:val="22"/>
            <w:szCs w:val="22"/>
          </w:rPr>
          <w:delText xml:space="preserve">This could be from </w:delText>
        </w:r>
      </w:del>
      <w:ins w:id="78" w:author="Timothy James Fahey" w:date="2016-02-01T10:26:00Z">
        <w:r w:rsidR="00574FF2">
          <w:rPr>
            <w:sz w:val="22"/>
            <w:szCs w:val="22"/>
          </w:rPr>
          <w:t>D</w:t>
        </w:r>
      </w:ins>
      <w:del w:id="79"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80"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2014).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A6DB577" w14:textId="77777777"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81"/>
      <w:r>
        <w:rPr>
          <w:sz w:val="22"/>
          <w:szCs w:val="22"/>
        </w:rPr>
        <w:t>ways</w:t>
      </w:r>
      <w:commentRangeEnd w:id="81"/>
      <w:r w:rsidR="00574FF2">
        <w:rPr>
          <w:rStyle w:val="CommentReference"/>
          <w:rFonts w:asciiTheme="minorHAnsi" w:eastAsiaTheme="minorEastAsia" w:hAnsiTheme="minorHAnsi" w:cstheme="minorBidi"/>
        </w:rPr>
        <w:commentReference w:id="81"/>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82" w:author="Timothy James Fahey" w:date="2016-02-01T10:30:00Z">
        <w:r w:rsidR="00574FF2">
          <w:rPr>
            <w:sz w:val="22"/>
            <w:szCs w:val="22"/>
          </w:rPr>
          <w:t xml:space="preserve">the </w:t>
        </w:r>
      </w:ins>
      <w:del w:id="83"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84" w:author="Timothy James Fahey" w:date="2016-02-01T10:30:00Z">
        <w:r w:rsidR="00574FF2">
          <w:rPr>
            <w:sz w:val="22"/>
            <w:szCs w:val="22"/>
          </w:rPr>
          <w:t xml:space="preserve"> are relatively inflexible</w:t>
        </w:r>
      </w:ins>
      <w:ins w:id="85" w:author="Timothy James Fahey" w:date="2016-02-01T10:31:00Z">
        <w:r w:rsidR="005A0BD1">
          <w:rPr>
            <w:sz w:val="22"/>
            <w:szCs w:val="22"/>
          </w:rPr>
          <w:t xml:space="preserve"> and </w:t>
        </w:r>
      </w:ins>
      <w:ins w:id="86" w:author="Timothy James Fahey" w:date="2016-02-01T10:32:00Z">
        <w:r w:rsidR="005A0BD1">
          <w:rPr>
            <w:sz w:val="22"/>
            <w:szCs w:val="22"/>
          </w:rPr>
          <w:t xml:space="preserve">now </w:t>
        </w:r>
      </w:ins>
      <w:ins w:id="87"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88"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89" w:author="Timothy James Fahey" w:date="2016-02-01T10:34:00Z">
        <w:r w:rsidR="005A0BD1">
          <w:rPr>
            <w:sz w:val="22"/>
            <w:szCs w:val="22"/>
          </w:rPr>
          <w:t>A</w:t>
        </w:r>
      </w:ins>
      <w:del w:id="90" w:author="Timothy James Fahey" w:date="2016-02-01T10:34:00Z">
        <w:r w:rsidRPr="00CD2788" w:rsidDel="005A0BD1">
          <w:rPr>
            <w:sz w:val="22"/>
            <w:szCs w:val="22"/>
          </w:rPr>
          <w:delText>a</w:delText>
        </w:r>
      </w:del>
      <w:r w:rsidRPr="00CD2788">
        <w:rPr>
          <w:sz w:val="22"/>
          <w:szCs w:val="22"/>
        </w:rPr>
        <w:t xml:space="preserve">n unprecedented combination of disturbances </w:t>
      </w:r>
      <w:ins w:id="91" w:author="Timothy James Fahey" w:date="2016-02-01T10:34:00Z">
        <w:r w:rsidR="005A0BD1">
          <w:rPr>
            <w:sz w:val="22"/>
            <w:szCs w:val="22"/>
          </w:rPr>
          <w:t>is buffeting the Northern Forest</w:t>
        </w:r>
      </w:ins>
      <w:ins w:id="92" w:author="Timothy James Fahey" w:date="2016-02-01T10:35:00Z">
        <w:r w:rsidR="005A0BD1">
          <w:rPr>
            <w:sz w:val="22"/>
            <w:szCs w:val="22"/>
          </w:rPr>
          <w:t xml:space="preserve">, </w:t>
        </w:r>
      </w:ins>
      <w:r w:rsidRPr="00CD2788">
        <w:rPr>
          <w:sz w:val="22"/>
          <w:szCs w:val="22"/>
        </w:rPr>
        <w:t xml:space="preserve">including intensified </w:t>
      </w:r>
      <w:ins w:id="93" w:author="Timothy James Fahey" w:date="2016-02-01T10:35:00Z">
        <w:r w:rsidR="005A0BD1">
          <w:rPr>
            <w:sz w:val="22"/>
            <w:szCs w:val="22"/>
          </w:rPr>
          <w:t xml:space="preserve">timber </w:t>
        </w:r>
      </w:ins>
      <w:r w:rsidRPr="00CD2788">
        <w:rPr>
          <w:sz w:val="22"/>
          <w:szCs w:val="22"/>
        </w:rPr>
        <w:t>harvest</w:t>
      </w:r>
      <w:del w:id="94"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climatic phenomena, </w:t>
      </w:r>
      <w:ins w:id="95" w:author="Timothy James Fahey" w:date="2016-02-01T10:36:00Z">
        <w:r w:rsidR="005A0BD1">
          <w:rPr>
            <w:sz w:val="22"/>
            <w:szCs w:val="22"/>
          </w:rPr>
          <w:t xml:space="preserve">such as </w:t>
        </w:r>
      </w:ins>
      <w:del w:id="96" w:author="Timothy James Fahey" w:date="2016-02-01T10:36:00Z">
        <w:r w:rsidRPr="00CD2788" w:rsidDel="005A0BD1">
          <w:rPr>
            <w:sz w:val="22"/>
            <w:szCs w:val="22"/>
          </w:rPr>
          <w:delText>e.g.,</w:delText>
        </w:r>
      </w:del>
      <w:r w:rsidRPr="00CD2788">
        <w:rPr>
          <w:sz w:val="22"/>
          <w:szCs w:val="22"/>
        </w:rPr>
        <w:t xml:space="preserve"> ice storms and “microburst” windstorms</w:t>
      </w:r>
      <w:ins w:id="97" w:author="Timothy James Fahey" w:date="2016-02-01T10:36:00Z">
        <w:r w:rsidR="005A0BD1">
          <w:rPr>
            <w:sz w:val="22"/>
            <w:szCs w:val="22"/>
          </w:rPr>
          <w:t>. Ecosystem responses to these disturbances continues to be a major focus of long-term research at HBR (Likens 2013).</w:t>
        </w:r>
      </w:ins>
      <w:del w:id="98"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99"/>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99"/>
      <w:r w:rsidR="00A42552">
        <w:rPr>
          <w:rStyle w:val="CommentReference"/>
          <w:rFonts w:asciiTheme="minorHAnsi" w:eastAsiaTheme="minorEastAsia" w:hAnsiTheme="minorHAnsi" w:cstheme="minorBidi"/>
        </w:rPr>
        <w:commentReference w:id="99"/>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two tree species characteristic of lower elevations that have previously been </w:t>
      </w:r>
      <w:del w:id="100" w:author="Timothy James Fahey" w:date="2016-02-01T10:43:00Z">
        <w:r w:rsidRPr="00EF2BB8" w:rsidDel="00BF4ABD">
          <w:rPr>
            <w:sz w:val="22"/>
            <w:szCs w:val="22"/>
          </w:rPr>
          <w:delText xml:space="preserve">almost </w:delText>
        </w:r>
      </w:del>
      <w:r w:rsidRPr="00EF2BB8">
        <w:rPr>
          <w:sz w:val="22"/>
          <w:szCs w:val="22"/>
        </w:rPr>
        <w:t>absent from</w:t>
      </w:r>
      <w:ins w:id="101"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xml:space="preserve">, the boreal </w:t>
      </w:r>
      <w:r w:rsidRPr="00EF2BB8">
        <w:rPr>
          <w:sz w:val="22"/>
          <w:szCs w:val="22"/>
        </w:rPr>
        <w:lastRenderedPageBreak/>
        <w:t>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102" w:author="Timothy James Fahey" w:date="2016-02-01T10:44:00Z">
        <w:r w:rsidR="00BF4ABD">
          <w:rPr>
            <w:sz w:val="22"/>
            <w:szCs w:val="22"/>
          </w:rPr>
          <w:t xml:space="preserve">we would expect </w:t>
        </w:r>
      </w:ins>
      <w:del w:id="103"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713C248F"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0+ y of record</w:t>
      </w:r>
      <w:ins w:id="104" w:author="Timothy James Fahey" w:date="2016-02-01T10:47:00Z">
        <w:r w:rsidR="00BF4ABD">
          <w:rPr>
            <w:sz w:val="22"/>
            <w:szCs w:val="22"/>
          </w:rPr>
          <w:t>,</w:t>
        </w:r>
      </w:ins>
      <w:del w:id="105" w:author="Timothy James Fahey" w:date="2016-02-01T10:47:00Z">
        <w:r w:rsidRPr="00EF2BB8" w:rsidDel="00BF4ABD">
          <w:rPr>
            <w:sz w:val="22"/>
            <w:szCs w:val="22"/>
          </w:rPr>
          <w:delText>. This is</w:delText>
        </w:r>
      </w:del>
      <w:r w:rsidRPr="00EF2BB8">
        <w:rPr>
          <w:sz w:val="22"/>
          <w:szCs w:val="22"/>
        </w:rPr>
        <w:t xml:space="preserve"> primarily due to the loss of  </w:t>
      </w:r>
      <w:del w:id="106"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07"/>
      <w:r w:rsidRPr="00EF2BB8">
        <w:rPr>
          <w:sz w:val="22"/>
          <w:szCs w:val="22"/>
        </w:rPr>
        <w:t xml:space="preserve">susceptible to the exotic fungal disease </w:t>
      </w:r>
      <w:commentRangeEnd w:id="107"/>
      <w:r w:rsidRPr="00EF2BB8">
        <w:rPr>
          <w:rStyle w:val="CommentReference"/>
          <w:sz w:val="22"/>
          <w:szCs w:val="22"/>
        </w:rPr>
        <w:commentReference w:id="107"/>
      </w:r>
      <w:r w:rsidRPr="00EF2BB8">
        <w:rPr>
          <w:sz w:val="22"/>
          <w:szCs w:val="22"/>
        </w:rPr>
        <w:t>known as “white-nose syndrome” are already very rare, but that there remains a community of at least three bat species</w:t>
      </w:r>
      <w:r>
        <w:rPr>
          <w:sz w:val="22"/>
          <w:szCs w:val="22"/>
        </w:rPr>
        <w:t>.</w:t>
      </w:r>
    </w:p>
    <w:p w14:paraId="47016FD2" w14:textId="2FD700CE" w:rsidR="00C943CE" w:rsidRDefault="0053069E" w:rsidP="00A42552">
      <w:pPr>
        <w:pStyle w:val="NormalWeb"/>
        <w:widowControl w:val="0"/>
        <w:spacing w:before="0" w:beforeAutospacing="0" w:after="0" w:afterAutospacing="0"/>
        <w:rPr>
          <w:sz w:val="22"/>
          <w:szCs w:val="22"/>
        </w:rPr>
      </w:pPr>
      <w:ins w:id="108" w:author="Timothy James Fahey" w:date="2016-02-01T10:54:00Z">
        <w:r>
          <w:rPr>
            <w:sz w:val="22"/>
            <w:szCs w:val="22"/>
          </w:rPr>
          <w:t xml:space="preserve">Forest harvest </w:t>
        </w:r>
      </w:ins>
      <w:del w:id="109"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10" w:author="Timothy James Fahey" w:date="2016-02-01T10:55:00Z">
        <w:r>
          <w:rPr>
            <w:sz w:val="22"/>
            <w:szCs w:val="22"/>
          </w:rPr>
          <w:t>In our earliest experiment</w:t>
        </w:r>
      </w:ins>
      <w:del w:id="111" w:author="Timothy James Fahey" w:date="2016-02-01T10:55:00Z">
        <w:r w:rsidR="00C943CE" w:rsidRPr="00CD2788" w:rsidDel="0053069E">
          <w:rPr>
            <w:sz w:val="22"/>
            <w:szCs w:val="22"/>
          </w:rPr>
          <w:delText xml:space="preserve">In the mid-1960s, </w:delText>
        </w:r>
      </w:del>
      <w:ins w:id="112"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13" w:author="Timothy James Fahey" w:date="2016-02-01T10:56:00Z">
        <w:r>
          <w:rPr>
            <w:sz w:val="22"/>
            <w:szCs w:val="22"/>
          </w:rPr>
          <w:t xml:space="preserve"> Despite </w:t>
        </w:r>
      </w:ins>
      <w:del w:id="114"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15"/>
      <w:r w:rsidR="00D84307">
        <w:rPr>
          <w:sz w:val="22"/>
          <w:szCs w:val="22"/>
        </w:rPr>
        <w:t xml:space="preserve">Likens </w:t>
      </w:r>
      <w:r w:rsidR="00C02522">
        <w:rPr>
          <w:sz w:val="22"/>
          <w:szCs w:val="22"/>
        </w:rPr>
        <w:t>et al. 1970</w:t>
      </w:r>
      <w:commentRangeEnd w:id="115"/>
      <w:r w:rsidR="001F5A68">
        <w:rPr>
          <w:rStyle w:val="CommentReference"/>
          <w:rFonts w:asciiTheme="minorHAnsi" w:eastAsiaTheme="minorEastAsia" w:hAnsiTheme="minorHAnsi" w:cstheme="minorBidi"/>
        </w:rPr>
        <w:commentReference w:id="115"/>
      </w:r>
      <w:r w:rsidR="00D84307">
        <w:rPr>
          <w:sz w:val="22"/>
          <w:szCs w:val="22"/>
        </w:rPr>
        <w:t>)</w:t>
      </w:r>
      <w:ins w:id="116" w:author="Timothy James Fahey" w:date="2016-02-01T10:56:00Z">
        <w:r>
          <w:rPr>
            <w:sz w:val="22"/>
            <w:szCs w:val="22"/>
          </w:rPr>
          <w:t>,</w:t>
        </w:r>
      </w:ins>
      <w:del w:id="117" w:author="Timothy James Fahey" w:date="2016-02-01T10:56:00Z">
        <w:r w:rsidR="00C943CE" w:rsidRPr="00CD2788" w:rsidDel="0053069E">
          <w:rPr>
            <w:sz w:val="22"/>
            <w:szCs w:val="22"/>
          </w:rPr>
          <w:delText>.</w:delText>
        </w:r>
      </w:del>
      <w:r w:rsidR="00C943CE" w:rsidRPr="00CD2788">
        <w:rPr>
          <w:sz w:val="22"/>
          <w:szCs w:val="22"/>
        </w:rPr>
        <w:t xml:space="preserve"> </w:t>
      </w:r>
      <w:ins w:id="118" w:author="Timothy James Fahey" w:date="2016-02-01T10:56:00Z">
        <w:r>
          <w:rPr>
            <w:sz w:val="22"/>
            <w:szCs w:val="22"/>
          </w:rPr>
          <w:t>a</w:t>
        </w:r>
      </w:ins>
      <w:del w:id="119"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20" w:author="Timothy James Fahey" w:date="2016-02-01T10:57:00Z">
        <w:r>
          <w:rPr>
            <w:sz w:val="22"/>
            <w:szCs w:val="22"/>
          </w:rPr>
          <w:t xml:space="preserve"> </w:t>
        </w:r>
      </w:ins>
      <w:del w:id="121"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00C943CE" w:rsidRPr="00CD2788">
        <w:rPr>
          <w:sz w:val="22"/>
          <w:szCs w:val="22"/>
        </w:rPr>
        <w:t xml:space="preserve"> </w:t>
      </w:r>
      <w:del w:id="122"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23" w:author="Timothy James Fahey" w:date="2016-02-01T10:57:00Z">
        <w:r>
          <w:rPr>
            <w:sz w:val="22"/>
            <w:szCs w:val="22"/>
          </w:rPr>
          <w:t xml:space="preserve">This remarkable robustness of ecosystem recovery in response to severe devegetation is difficult to reconcile with our </w:t>
        </w:r>
      </w:ins>
    </w:p>
    <w:p w14:paraId="1D2B9758" w14:textId="77777777" w:rsidR="00A42552" w:rsidRPr="00CD2788" w:rsidRDefault="00A42552" w:rsidP="00A42552">
      <w:pPr>
        <w:pStyle w:val="NormalWeb"/>
        <w:widowControl w:val="0"/>
        <w:spacing w:before="0" w:beforeAutospacing="0" w:after="0" w:afterAutospacing="0"/>
        <w:rPr>
          <w:sz w:val="22"/>
          <w:szCs w:val="22"/>
        </w:rPr>
      </w:pPr>
    </w:p>
    <w:p w14:paraId="2C59CC75" w14:textId="6F3DBA7B" w:rsidR="00C943CE" w:rsidRDefault="00C141DC" w:rsidP="00A42552">
      <w:pPr>
        <w:pStyle w:val="NormalWeb"/>
        <w:widowControl w:val="0"/>
        <w:spacing w:before="0" w:beforeAutospacing="0" w:after="0" w:afterAutospacing="0"/>
        <w:rPr>
          <w:sz w:val="22"/>
          <w:szCs w:val="22"/>
        </w:rPr>
      </w:pPr>
      <w:del w:id="124" w:author="Timothy James Fahey" w:date="2016-02-01T11:00:00Z">
        <w:r w:rsidDel="0053069E">
          <w:rPr>
            <w:sz w:val="22"/>
            <w:szCs w:val="22"/>
          </w:rPr>
          <w:delText>A</w:delText>
        </w:r>
      </w:del>
      <w:r>
        <w:rPr>
          <w:sz w:val="22"/>
          <w:szCs w:val="22"/>
        </w:rPr>
        <w:t xml:space="preserve"> </w:t>
      </w:r>
      <w:ins w:id="125" w:author="Timothy James Fahey" w:date="2016-02-01T10:49:00Z">
        <w:r w:rsidR="00BF4ABD">
          <w:rPr>
            <w:sz w:val="22"/>
            <w:szCs w:val="22"/>
          </w:rPr>
          <w:t xml:space="preserve">whole-tree harvest </w:t>
        </w:r>
      </w:ins>
      <w:del w:id="126"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w:t>
      </w:r>
      <w:ins w:id="127" w:author="Timothy James Fahey" w:date="2016-02-01T11:00:00Z">
        <w:r w:rsidR="0053069E">
          <w:rPr>
            <w:sz w:val="22"/>
            <w:szCs w:val="22"/>
          </w:rPr>
          <w:t xml:space="preserve">which indicates that intensive </w:t>
        </w:r>
      </w:ins>
      <w:del w:id="128" w:author="Timothy James Fahey" w:date="2016-02-01T11:00:00Z">
        <w:r w:rsidDel="0053069E">
          <w:rPr>
            <w:sz w:val="22"/>
            <w:szCs w:val="22"/>
          </w:rPr>
          <w:delText xml:space="preserve">provides evidence that </w:delText>
        </w:r>
      </w:del>
      <w:r>
        <w:rPr>
          <w:sz w:val="22"/>
          <w:szCs w:val="22"/>
        </w:rPr>
        <w:t xml:space="preserve">forest harvest may </w:t>
      </w:r>
      <w:del w:id="129" w:author="Timothy James Fahey" w:date="2016-02-01T11:01:00Z">
        <w:r w:rsidDel="0053069E">
          <w:rPr>
            <w:sz w:val="22"/>
            <w:szCs w:val="22"/>
          </w:rPr>
          <w:delText>intensify</w:delText>
        </w:r>
      </w:del>
      <w:del w:id="130" w:author="Timothy James Fahey" w:date="2016-02-01T11:02:00Z">
        <w:r w:rsidDel="0053069E">
          <w:rPr>
            <w:sz w:val="22"/>
            <w:szCs w:val="22"/>
          </w:rPr>
          <w:delText xml:space="preserve"> the</w:delText>
        </w:r>
      </w:del>
      <w:ins w:id="131"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132" w:author="Timothy James Fahey" w:date="2016-02-01T11:02:00Z">
        <w:r w:rsidR="0053069E">
          <w:rPr>
            <w:sz w:val="22"/>
            <w:szCs w:val="22"/>
          </w:rPr>
          <w:t>.</w:t>
        </w:r>
      </w:ins>
      <w:del w:id="133"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134"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35" w:author="Timothy James Fahey" w:date="2016-02-01T11:04:00Z">
        <w:r w:rsidR="00517527">
          <w:rPr>
            <w:sz w:val="22"/>
            <w:szCs w:val="22"/>
          </w:rPr>
          <w:t>Indeed the abundance of the most Ca demanding species, sugar maple, has dramatically declined on W5 (Cleavitt et</w:t>
        </w:r>
      </w:ins>
      <w:ins w:id="136" w:author="Timothy James Fahey" w:date="2016-02-01T11:05:00Z">
        <w:r w:rsidR="00517527">
          <w:rPr>
            <w:sz w:val="22"/>
            <w:szCs w:val="22"/>
          </w:rPr>
          <w:t xml:space="preserve"> </w:t>
        </w:r>
      </w:ins>
      <w:ins w:id="137" w:author="Timothy James Fahey" w:date="2016-02-01T11:04:00Z">
        <w:r w:rsidR="00517527">
          <w:rPr>
            <w:sz w:val="22"/>
            <w:szCs w:val="22"/>
          </w:rPr>
          <w:t xml:space="preserve">al. In </w:t>
        </w:r>
      </w:ins>
      <w:ins w:id="138" w:author="Timothy James Fahey" w:date="2016-02-01T11:05:00Z">
        <w:r w:rsidR="00517527">
          <w:rPr>
            <w:sz w:val="22"/>
            <w:szCs w:val="22"/>
          </w:rPr>
          <w:t xml:space="preserve">prep.). </w:t>
        </w:r>
      </w:ins>
      <w:ins w:id="139" w:author="Timothy James Fahey" w:date="2016-02-01T11:06:00Z">
        <w:r w:rsidR="00517527">
          <w:rPr>
            <w:sz w:val="22"/>
            <w:szCs w:val="22"/>
          </w:rPr>
          <w:t xml:space="preserve">The rearch on W5 lso indicates that soil C pools are more dynamic than previously thought. We </w:t>
        </w:r>
      </w:ins>
      <w:del w:id="140"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141" w:author="Timothy James Fahey" w:date="2016-02-01T11:06:00Z">
        <w:r w:rsidR="00517527">
          <w:rPr>
            <w:sz w:val="22"/>
            <w:szCs w:val="22"/>
          </w:rPr>
          <w:t>d</w:t>
        </w:r>
      </w:ins>
      <w:r w:rsidR="00C943CE" w:rsidRPr="00CD2788">
        <w:rPr>
          <w:sz w:val="22"/>
          <w:szCs w:val="22"/>
        </w:rPr>
        <w:t xml:space="preserve"> and validate</w:t>
      </w:r>
      <w:ins w:id="142"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143"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144" w:author="Timothy James Fahey" w:date="2016-02-01T10:52:00Z">
        <w:r w:rsidR="00BF4ABD">
          <w:rPr>
            <w:sz w:val="22"/>
            <w:szCs w:val="22"/>
          </w:rPr>
          <w:t xml:space="preserve">to </w:t>
        </w:r>
      </w:ins>
      <w:r w:rsidR="006B34AD">
        <w:rPr>
          <w:sz w:val="22"/>
          <w:szCs w:val="22"/>
        </w:rPr>
        <w:t>disturbance than previously thought.</w:t>
      </w:r>
      <w:ins w:id="145" w:author="Timothy James Fahey" w:date="2016-02-01T11:07:00Z">
        <w:r w:rsidR="00517527">
          <w:rPr>
            <w:sz w:val="22"/>
            <w:szCs w:val="22"/>
          </w:rPr>
          <w:t xml:space="preserve"> These dynamic responses of ecosystem processes to forest harvest will continue to provide</w:t>
        </w:r>
      </w:ins>
      <w:ins w:id="146"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t>
      </w:r>
      <w:r w:rsidRPr="00CD2788">
        <w:rPr>
          <w:sz w:val="22"/>
          <w:szCs w:val="22"/>
        </w:rPr>
        <w:lastRenderedPageBreak/>
        <w:t xml:space="preserve">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147"/>
      <w:r w:rsidR="00147324">
        <w:rPr>
          <w:sz w:val="22"/>
          <w:szCs w:val="22"/>
        </w:rPr>
        <w:t>Greene et al. 2008</w:t>
      </w:r>
      <w:commentRangeEnd w:id="147"/>
      <w:r w:rsidR="00147324">
        <w:rPr>
          <w:rStyle w:val="CommentReference"/>
          <w:rFonts w:asciiTheme="minorHAnsi" w:eastAsiaTheme="minorEastAsia" w:hAnsiTheme="minorHAnsi" w:cstheme="minorBidi"/>
        </w:rPr>
        <w:commentReference w:id="147"/>
      </w:r>
      <w:r w:rsidR="00147324">
        <w:rPr>
          <w:sz w:val="22"/>
          <w:szCs w:val="22"/>
        </w:rPr>
        <w:t>)</w:t>
      </w:r>
      <w:r w:rsidRPr="00CD2788">
        <w:rPr>
          <w:sz w:val="22"/>
          <w:szCs w:val="22"/>
        </w:rPr>
        <w:t xml:space="preserve">. </w:t>
      </w:r>
      <w:r w:rsidR="00000921">
        <w:rPr>
          <w:sz w:val="22"/>
          <w:szCs w:val="22"/>
        </w:rPr>
        <w:t xml:space="preserve">Spatial patterns of vegetation, </w:t>
      </w:r>
      <w:ins w:id="148" w:author="Timothy James Fahey" w:date="2016-02-01T11:11:00Z">
        <w:r w:rsidR="00517527">
          <w:rPr>
            <w:sz w:val="22"/>
            <w:szCs w:val="22"/>
          </w:rPr>
          <w:t xml:space="preserve">resulting </w:t>
        </w:r>
      </w:ins>
      <w:r w:rsidR="00000921">
        <w:rPr>
          <w:sz w:val="22"/>
          <w:szCs w:val="22"/>
        </w:rPr>
        <w:t>in part</w:t>
      </w:r>
      <w:del w:id="149"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150"/>
      <w:r w:rsidR="00850A60">
        <w:rPr>
          <w:sz w:val="22"/>
          <w:szCs w:val="22"/>
        </w:rPr>
        <w:t>prep</w:t>
      </w:r>
      <w:commentRangeEnd w:id="150"/>
      <w:r w:rsidR="00517527">
        <w:rPr>
          <w:rStyle w:val="CommentReference"/>
          <w:rFonts w:asciiTheme="minorHAnsi" w:eastAsiaTheme="minorEastAsia" w:hAnsiTheme="minorHAnsi" w:cstheme="minorBidi"/>
        </w:rPr>
        <w:commentReference w:id="150"/>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77777777"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 that illustrates the changes they have seen in the HBR ecosystem over the 50+ years of the study, and further changes that are likely in the future (Holmes and Likens in press).</w:t>
      </w:r>
    </w:p>
    <w:p w14:paraId="1CB59E57" w14:textId="77777777"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7E882B3F" w14:textId="40A52C6A"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151"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152"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153"/>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153"/>
      <w:r w:rsidR="006F1A31">
        <w:rPr>
          <w:rStyle w:val="CommentReference"/>
        </w:rPr>
        <w:commentReference w:id="153"/>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154" w:author="Timothy James Fahey" w:date="2016-02-01T11:15:00Z">
        <w:r w:rsidR="00F804D0">
          <w:rPr>
            <w:rFonts w:ascii="Times New Roman" w:hAnsi="Times New Roman" w:cs="Times New Roman"/>
          </w:rPr>
          <w:t>BR</w:t>
        </w:r>
      </w:ins>
      <w:del w:id="155"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w:t>
      </w:r>
      <w:r>
        <w:rPr>
          <w:rFonts w:eastAsia="MS PGothic"/>
          <w:color w:val="000000" w:themeColor="text1"/>
          <w:kern w:val="24"/>
          <w:sz w:val="22"/>
          <w:szCs w:val="22"/>
        </w:rPr>
        <w:lastRenderedPageBreak/>
        <w:t xml:space="preserve">(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156"/>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157"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158"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156"/>
      <w:r w:rsidR="00F804D0">
        <w:rPr>
          <w:rStyle w:val="CommentReference"/>
          <w:rFonts w:asciiTheme="minorHAnsi" w:eastAsiaTheme="minorEastAsia" w:hAnsiTheme="minorHAnsi" w:cstheme="minorBidi"/>
        </w:rPr>
        <w:commentReference w:id="156"/>
      </w:r>
      <w:r w:rsidR="00C943CE" w:rsidRPr="00CD2788">
        <w:rPr>
          <w:rFonts w:eastAsia="MS PGothic"/>
          <w:color w:val="000000" w:themeColor="text1"/>
          <w:kern w:val="24"/>
          <w:sz w:val="22"/>
          <w:szCs w:val="22"/>
        </w:rPr>
        <w:t>.</w:t>
      </w:r>
      <w:del w:id="159"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49BC84C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160" w:author="Timothy James Fahey" w:date="2016-02-01T11:21:00Z">
        <w:r w:rsidR="00F804D0">
          <w:rPr>
            <w:sz w:val="22"/>
            <w:szCs w:val="22"/>
          </w:rPr>
          <w:t xml:space="preserve">should be </w:t>
        </w:r>
      </w:ins>
      <w:del w:id="161"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microbial and stream ecology did not appear as a strong emphasis of the LTER research; and 4) a seeming reluctance on the part of current H</w:t>
      </w:r>
      <w:ins w:id="162" w:author="Timothy James Fahey" w:date="2016-02-01T11:21:00Z">
        <w:r w:rsidR="00F804D0">
          <w:rPr>
            <w:sz w:val="22"/>
            <w:szCs w:val="22"/>
          </w:rPr>
          <w:t>BR</w:t>
        </w:r>
      </w:ins>
      <w:del w:id="163"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77777777"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w:t>
      </w:r>
      <w:r w:rsidR="00655E6E" w:rsidRPr="00CD2788">
        <w:rPr>
          <w:rFonts w:ascii="Times New Roman" w:hAnsi="Times New Roman" w:cs="Times New Roman"/>
        </w:rPr>
        <w:lastRenderedPageBreak/>
        <w:t xml:space="preserve">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164"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165" w:author="Timothy James Fahey" w:date="2016-02-01T11:33:00Z">
        <w:r>
          <w:rPr>
            <w:rFonts w:ascii="Times New Roman" w:hAnsi="Times New Roman" w:cs="Times New Roman"/>
          </w:rPr>
          <w:t xml:space="preserve"> the period of record despite gradually increasing air temperature</w:t>
        </w:r>
      </w:ins>
      <w:ins w:id="166" w:author="Timothy James Fahey" w:date="2016-02-01T11:34:00Z">
        <w:r>
          <w:rPr>
            <w:rFonts w:ascii="Times New Roman" w:hAnsi="Times New Roman" w:cs="Times New Roman"/>
          </w:rPr>
          <w:t>.</w:t>
        </w:r>
      </w:ins>
      <w:del w:id="167"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168"/>
        <w:r w:rsidR="005E1688" w:rsidDel="00211ACC">
          <w:rPr>
            <w:rFonts w:ascii="Times New Roman" w:hAnsi="Times New Roman" w:cs="Times New Roman"/>
          </w:rPr>
          <w:delText>predicted</w:delText>
        </w:r>
        <w:commentRangeEnd w:id="168"/>
        <w:r w:rsidDel="00211ACC">
          <w:rPr>
            <w:rStyle w:val="CommentReference"/>
          </w:rPr>
          <w:commentReference w:id="168"/>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169"/>
        <w:r w:rsidR="00EA51E6" w:rsidRPr="00CD2788" w:rsidDel="00211ACC">
          <w:rPr>
            <w:rFonts w:ascii="Times New Roman" w:hAnsi="Times New Roman" w:cs="Times New Roman"/>
          </w:rPr>
          <w:delText>decade</w:delText>
        </w:r>
        <w:commentRangeEnd w:id="169"/>
        <w:r w:rsidDel="00211ACC">
          <w:rPr>
            <w:rStyle w:val="CommentReference"/>
          </w:rPr>
          <w:commentReference w:id="169"/>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297AF71E" w:rsidR="00FC5720" w:rsidRPr="00CD2788" w:rsidRDefault="00C24B13"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Ca is</w:t>
      </w:r>
      <w:del w:id="170" w:author="Timothy James Fahey" w:date="2016-02-01T11:26:00Z">
        <w:r w:rsidRPr="00CD2788" w:rsidDel="00211ACC">
          <w:rPr>
            <w:rFonts w:ascii="Times New Roman" w:hAnsi="Times New Roman" w:cs="Times New Roman"/>
          </w:rPr>
          <w:delText xml:space="preserve"> generally</w:delText>
        </w:r>
      </w:del>
      <w:r w:rsidRPr="00CD2788">
        <w:rPr>
          <w:rFonts w:ascii="Times New Roman" w:hAnsi="Times New Roman" w:cs="Times New Roman"/>
        </w:rPr>
        <w:t xml:space="preserve"> not considered a limiting element in temperate forests, </w:t>
      </w:r>
      <w:r w:rsidR="00E41341">
        <w:rPr>
          <w:rFonts w:ascii="Times New Roman" w:hAnsi="Times New Roman" w:cs="Times New Roman"/>
        </w:rPr>
        <w:t xml:space="preserve">but </w:t>
      </w:r>
      <w:r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171" w:author="Timothy James Fahey" w:date="2016-02-01T11:26:00Z">
        <w:r w:rsidR="00211ACC">
          <w:rPr>
            <w:rFonts w:ascii="Times New Roman" w:hAnsi="Times New Roman" w:cs="Times New Roman"/>
          </w:rPr>
          <w:t>forest</w:t>
        </w:r>
      </w:ins>
      <w:del w:id="172"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173"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174"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175"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w:t>
      </w:r>
      <w:r w:rsidR="00CD71A1" w:rsidRPr="00CD2788">
        <w:rPr>
          <w:rFonts w:ascii="Times New Roman" w:hAnsi="Times New Roman" w:cs="Times New Roman"/>
        </w:rPr>
        <w:lastRenderedPageBreak/>
        <w:t xml:space="preserve">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176" w:author="Timothy James Fahey" w:date="2016-02-01T12:08:00Z">
        <w:r w:rsidR="00D12CB5">
          <w:rPr>
            <w:rFonts w:ascii="Times New Roman" w:hAnsi="Times New Roman" w:cs="Times New Roman"/>
          </w:rPr>
          <w:t xml:space="preserve">soil parent materials </w:t>
        </w:r>
      </w:ins>
      <w:del w:id="177"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178"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179" w:author="Timothy James Fahey" w:date="2016-02-01T12:10:00Z">
        <w:r w:rsidR="00D12CB5">
          <w:rPr>
            <w:rFonts w:ascii="Times New Roman" w:hAnsi="Times New Roman" w:cs="Times New Roman"/>
          </w:rPr>
          <w:t>y</w:t>
        </w:r>
      </w:ins>
      <w:del w:id="180"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181" w:author="Timothy James Fahey" w:date="2016-02-01T12:10:00Z">
        <w:r w:rsidR="00D12CB5">
          <w:rPr>
            <w:rFonts w:ascii="Times New Roman" w:hAnsi="Times New Roman" w:cs="Times New Roman"/>
          </w:rPr>
          <w:t>seeks</w:t>
        </w:r>
      </w:ins>
      <w:del w:id="182"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183" w:author="Timothy James Fahey" w:date="2016-02-01T12:10:00Z">
        <w:r w:rsidR="00D12CB5">
          <w:rPr>
            <w:rFonts w:ascii="Times New Roman" w:hAnsi="Times New Roman" w:cs="Times New Roman"/>
          </w:rPr>
          <w:t>on</w:t>
        </w:r>
      </w:ins>
      <w:del w:id="184"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185"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w:t>
      </w:r>
      <w:r w:rsidRPr="00CD2788">
        <w:rPr>
          <w:rFonts w:ascii="Times New Roman" w:hAnsi="Times New Roman" w:cs="Times New Roman"/>
        </w:rPr>
        <w:lastRenderedPageBreak/>
        <w:t xml:space="preserve">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186" w:author="Timothy James Fahey" w:date="2016-02-01T12:13:00Z">
        <w:r w:rsidR="00D12CB5">
          <w:rPr>
            <w:rFonts w:ascii="Times New Roman" w:hAnsi="Times New Roman" w:cs="Times New Roman"/>
          </w:rPr>
          <w:t>y</w:t>
        </w:r>
      </w:ins>
      <w:del w:id="187"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188" w:author="Timothy James Fahey" w:date="2016-02-01T12:13:00Z">
        <w:r w:rsidR="00D12CB5">
          <w:rPr>
            <w:rFonts w:ascii="Times New Roman" w:hAnsi="Times New Roman" w:cs="Times New Roman"/>
          </w:rPr>
          <w:t xml:space="preserve"> (refs).</w:t>
        </w:r>
      </w:ins>
      <w:del w:id="189"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network.</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t xml:space="preserve">and we </w:t>
      </w:r>
      <w:ins w:id="190" w:author="Timothy James Fahey" w:date="2016-02-01T12:15:00Z">
        <w:r w:rsidR="00D12CB5">
          <w:rPr>
            <w:rFonts w:ascii="Times New Roman" w:hAnsi="Times New Roman" w:cs="Times New Roman"/>
          </w:rPr>
          <w:t>propose comparative studies to resolve unexplained differences in C budgets between these sites (ref.).</w:t>
        </w:r>
      </w:ins>
      <w:del w:id="191"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192"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193"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194" w:author="Timothy James Fahey" w:date="2016-02-01T12:17:00Z">
        <w:r w:rsidR="00D12CB5">
          <w:rPr>
            <w:rFonts w:ascii="Times New Roman" w:hAnsi="Times New Roman" w:cs="Times New Roman"/>
          </w:rPr>
          <w:t xml:space="preserve">and collaborative studies </w:t>
        </w:r>
      </w:ins>
      <w:del w:id="195"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196"/>
      <w:r w:rsidRPr="00CD2788">
        <w:rPr>
          <w:rFonts w:ascii="Times New Roman" w:hAnsi="Times New Roman" w:cs="Times New Roman"/>
        </w:rPr>
        <w:t>including</w:t>
      </w:r>
      <w:commentRangeEnd w:id="196"/>
      <w:r w:rsidR="00024966">
        <w:rPr>
          <w:rStyle w:val="CommentReference"/>
        </w:rPr>
        <w:commentReference w:id="196"/>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197" w:author="Timothy James Fahey" w:date="2016-02-01T12:19:00Z">
        <w:r w:rsidR="005B39FA">
          <w:rPr>
            <w:rFonts w:ascii="Times New Roman" w:hAnsi="Times New Roman" w:cs="Times New Roman"/>
          </w:rPr>
          <w:t>at processes drive</w:t>
        </w:r>
      </w:ins>
      <w:del w:id="198"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199"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200"/>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200"/>
      <w:r w:rsidR="00A9054E">
        <w:rPr>
          <w:rStyle w:val="CommentReference"/>
        </w:rPr>
        <w:commentReference w:id="200"/>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201" w:author="Timothy James Fahey" w:date="2016-02-01T12:20:00Z">
        <w:r w:rsidR="00E25835" w:rsidDel="005B39FA">
          <w:rPr>
            <w:rFonts w:ascii="Times New Roman" w:hAnsi="Times New Roman" w:cs="Times New Roman"/>
          </w:rPr>
          <w:delText xml:space="preserve"> </w:delText>
        </w:r>
      </w:del>
      <w:ins w:id="202" w:author="Timothy James Fahey" w:date="2016-02-01T12:20:00Z">
        <w:r w:rsidR="005B39FA">
          <w:rPr>
            <w:rFonts w:ascii="Times New Roman" w:hAnsi="Times New Roman" w:cs="Times New Roman"/>
          </w:rPr>
          <w:t>2016</w:t>
        </w:r>
      </w:ins>
      <w:del w:id="203"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204" w:author="Timothy James Fahey" w:date="2016-02-01T12:21:00Z">
        <w:r w:rsidR="005B39FA">
          <w:rPr>
            <w:rFonts w:ascii="Times New Roman" w:hAnsi="Times New Roman" w:cs="Times New Roman"/>
          </w:rPr>
          <w:t xml:space="preserve">most of </w:t>
        </w:r>
      </w:ins>
      <w:del w:id="205"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206"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207"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208"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w:t>
      </w:r>
      <w:r w:rsidRPr="00CD2788">
        <w:rPr>
          <w:rFonts w:ascii="Times New Roman" w:hAnsi="Times New Roman" w:cs="Times New Roman"/>
        </w:rPr>
        <w:lastRenderedPageBreak/>
        <w:t xml:space="preserve">measurements in aboveground biomass and complete soil </w:t>
      </w:r>
      <w:r w:rsidRPr="00E12523">
        <w:rPr>
          <w:rFonts w:ascii="Times New Roman" w:hAnsi="Times New Roman" w:cs="Times New Roman"/>
        </w:rPr>
        <w:t>profiles through quantitative soil pits</w:t>
      </w:r>
      <w:ins w:id="209"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210"/>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210"/>
      <w:r w:rsidR="00A9054E">
        <w:rPr>
          <w:rStyle w:val="CommentReference"/>
        </w:rPr>
        <w:commentReference w:id="210"/>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211"/>
      <w:r w:rsidR="002109CA" w:rsidRPr="00CD2788">
        <w:rPr>
          <w:rFonts w:ascii="Times New Roman" w:hAnsi="Times New Roman" w:cs="Times New Roman"/>
        </w:rPr>
        <w:t>deposition</w:t>
      </w:r>
      <w:commentRangeEnd w:id="211"/>
      <w:r w:rsidR="00AF0EEB">
        <w:rPr>
          <w:rStyle w:val="CommentReference"/>
        </w:rPr>
        <w:commentReference w:id="211"/>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0234088E"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212"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213" w:author="Timothy James Fahey" w:date="2016-02-01T12:30:00Z">
        <w:r w:rsidR="00AF0EEB">
          <w:rPr>
            <w:rFonts w:ascii="Times New Roman" w:hAnsi="Times New Roman" w:cs="Times New Roman"/>
          </w:rPr>
          <w:t xml:space="preserve">not well constrained </w:t>
        </w:r>
      </w:ins>
      <w:del w:id="214"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the subject of 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215"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216"/>
      <w:r w:rsidRPr="00CD2788">
        <w:rPr>
          <w:rFonts w:ascii="Times New Roman" w:hAnsi="Times New Roman" w:cs="Times New Roman"/>
          <w:u w:val="single"/>
        </w:rPr>
        <w:t>retention</w:t>
      </w:r>
      <w:commentRangeEnd w:id="216"/>
      <w:r w:rsidR="00AF0EEB">
        <w:rPr>
          <w:rStyle w:val="CommentReference"/>
        </w:rPr>
        <w:commentReference w:id="216"/>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217"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218"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219"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 xml:space="preserve">at HBR is in the soil re-accumulation phase, preventing </w:t>
      </w:r>
      <w:r w:rsidR="00DD5631" w:rsidRPr="00CD2788">
        <w:rPr>
          <w:rFonts w:ascii="Times New Roman" w:hAnsi="Times New Roman" w:cs="Times New Roman"/>
        </w:rPr>
        <w:lastRenderedPageBreak/>
        <w:t>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51C41E3E"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220" w:author="Timothy James Fahey" w:date="2016-02-01T12:36:00Z">
        <w:r w:rsidR="00AF0EEB">
          <w:rPr>
            <w:rFonts w:ascii="Times New Roman" w:hAnsi="Times New Roman" w:cs="Times New Roman"/>
          </w:rPr>
          <w:t xml:space="preserve">are equivalent to </w:t>
        </w:r>
      </w:ins>
      <w:del w:id="221"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222"/>
      <w:r w:rsidR="00DD5631" w:rsidRPr="00CD2788">
        <w:rPr>
          <w:rFonts w:ascii="Times New Roman" w:hAnsi="Times New Roman" w:cs="Times New Roman"/>
        </w:rPr>
        <w:t>R</w:t>
      </w:r>
      <w:commentRangeEnd w:id="222"/>
      <w:r w:rsidR="00DE22D7">
        <w:rPr>
          <w:rStyle w:val="CommentReference"/>
        </w:rPr>
        <w:commentReference w:id="222"/>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223"/>
      <w:r w:rsidR="00DD5631" w:rsidRPr="00CD2788">
        <w:rPr>
          <w:rFonts w:ascii="Times New Roman" w:hAnsi="Times New Roman" w:cs="Times New Roman"/>
        </w:rPr>
        <w:t>mining</w:t>
      </w:r>
      <w:commentRangeEnd w:id="223"/>
      <w:r w:rsidR="00AF0EEB">
        <w:rPr>
          <w:rStyle w:val="CommentReference"/>
        </w:rPr>
        <w:commentReference w:id="223"/>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224" w:author="Timothy James Fahey" w:date="2016-02-01T12:37:00Z">
        <w:r w:rsidR="00AF0EEB">
          <w:rPr>
            <w:rFonts w:ascii="Times New Roman" w:hAnsi="Times New Roman" w:cs="Times New Roman"/>
            <w:highlight w:val="yellow"/>
          </w:rPr>
          <w:t>).</w:t>
        </w:r>
      </w:ins>
      <w:del w:id="225"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xmlns="">
                              <a:solidFill>
                                <a:srgbClr val="FFFFFF"/>
                              </a:solidFill>
                            </a14:hiddenFill>
                          </a:ext>
                        </a:extLst>
                      </wps:spPr>
                      <wps:txbx>
                        <w:txbxContent>
                          <w:p w14:paraId="147ED4B6" w14:textId="77777777" w:rsidR="00492D4F" w:rsidRPr="009F0730" w:rsidRDefault="00492D4F"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492D4F" w:rsidRDefault="00492D4F"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492D4F" w:rsidRDefault="00492D4F" w:rsidP="009F0730">
                            <w:pPr>
                              <w:pStyle w:val="ListParagraph"/>
                              <w:spacing w:after="120" w:line="240" w:lineRule="auto"/>
                              <w:ind w:left="360"/>
                              <w:rPr>
                                <w:rFonts w:ascii="Times New Roman" w:hAnsi="Times New Roman" w:cs="Times New Roman"/>
                              </w:rPr>
                            </w:pPr>
                          </w:p>
                          <w:p w14:paraId="4C7CF73F"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climate change and other disturbances on C and N cycling (Aber and Driscoll 1997,  Aber et al. 2002 , Ollinger et al. 2002, Ollinger et al. 2008).  Will be used for modeling climate, phenology and N deposition impacts on forest productivity and N cycling.</w:t>
                            </w:r>
                          </w:p>
                          <w:p w14:paraId="5A324831"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Adds a more detailed soil C and N module to PnET-CN, including more soil C pools and transformations and a denitrification routine (Tonitto et al. 2014).  Will be used for modeling soil C and N retention and gaseous losses.</w:t>
                            </w:r>
                          </w:p>
                          <w:p w14:paraId="18FC3EE9" w14:textId="77777777" w:rsidR="00492D4F" w:rsidRDefault="00492D4F" w:rsidP="009F0730">
                            <w:pPr>
                              <w:pStyle w:val="ListParagraph"/>
                              <w:spacing w:after="240" w:line="240" w:lineRule="auto"/>
                              <w:ind w:left="360"/>
                              <w:rPr>
                                <w:rFonts w:ascii="Times New Roman" w:hAnsi="Times New Roman" w:cs="Times New Roman"/>
                                <w:b/>
                              </w:rPr>
                            </w:pPr>
                          </w:p>
                          <w:p w14:paraId="20061E94"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492D4F" w:rsidRDefault="00492D4F" w:rsidP="009F0730">
                            <w:pPr>
                              <w:pStyle w:val="ListParagraph"/>
                              <w:spacing w:after="240" w:line="240" w:lineRule="auto"/>
                              <w:ind w:left="360"/>
                              <w:rPr>
                                <w:rFonts w:ascii="Times New Roman" w:hAnsi="Times New Roman" w:cs="Times New Roman"/>
                                <w:b/>
                              </w:rPr>
                            </w:pPr>
                          </w:p>
                          <w:p w14:paraId="3118304E" w14:textId="77777777" w:rsidR="00492D4F"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492D4F" w:rsidRDefault="00492D4F" w:rsidP="009F0730">
                            <w:pPr>
                              <w:pStyle w:val="ListParagraph"/>
                              <w:spacing w:after="240" w:line="240" w:lineRule="auto"/>
                              <w:ind w:left="360"/>
                              <w:rPr>
                                <w:rFonts w:ascii="Times New Roman" w:hAnsi="Times New Roman" w:cs="Times New Roman"/>
                                <w:b/>
                              </w:rPr>
                            </w:pPr>
                          </w:p>
                          <w:p w14:paraId="4EC203B3" w14:textId="1DB775EE" w:rsidR="00492D4F" w:rsidRPr="00433A54" w:rsidRDefault="00492D4F"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226" w:author="Timothy James Fahey" w:date="2016-02-01T15:36:00Z">
                              <w:r w:rsidR="00E60F0C">
                                <w:rPr>
                                  <w:rFonts w:ascii="Times New Roman" w:hAnsi="Times New Roman" w:cs="Times New Roman"/>
                                </w:rPr>
                                <w:t xml:space="preserve">The MEL model </w:t>
                              </w:r>
                            </w:ins>
                            <w:ins w:id="227" w:author="Timothy James Fahey" w:date="2016-02-01T15:38:00Z">
                              <w:r w:rsidR="00E60F0C">
                                <w:rPr>
                                  <w:rFonts w:ascii="Times New Roman" w:hAnsi="Times New Roman" w:cs="Times New Roman"/>
                                </w:rPr>
                                <w:t xml:space="preserve">(Rastetter et al. 1997) </w:t>
                              </w:r>
                            </w:ins>
                            <w:ins w:id="228" w:author="Timothy James Fahey" w:date="2016-02-01T15:36:00Z">
                              <w:r w:rsidR="00E60F0C">
                                <w:rPr>
                                  <w:rFonts w:ascii="Times New Roman" w:hAnsi="Times New Roman" w:cs="Times New Roman"/>
                                </w:rPr>
                                <w:t>couples ecosystem C, N, P and water cycles. The heart of the model is an algorithm that simulates redistribution of plant</w:t>
                              </w:r>
                            </w:ins>
                            <w:ins w:id="229" w:author="Timothy James Fahey" w:date="2016-02-01T15:38:00Z">
                              <w:r w:rsidR="00E60F0C">
                                <w:rPr>
                                  <w:rFonts w:ascii="Times New Roman" w:hAnsi="Times New Roman" w:cs="Times New Roman"/>
                                </w:rPr>
                                <w:t xml:space="preserve"> “uptake effort” to optimize relative </w:t>
                              </w:r>
                            </w:ins>
                            <w:ins w:id="230" w:author="Timothy James Fahey" w:date="2016-02-01T15:39:00Z">
                              <w:r w:rsidR="00E60F0C">
                                <w:rPr>
                                  <w:rFonts w:ascii="Times New Roman" w:hAnsi="Times New Roman" w:cs="Times New Roman"/>
                                </w:rPr>
                                <w:t>acquisition</w:t>
                              </w:r>
                            </w:ins>
                            <w:ins w:id="231" w:author="Timothy James Fahey" w:date="2016-02-01T15:38:00Z">
                              <w:r w:rsidR="00E60F0C">
                                <w:rPr>
                                  <w:rFonts w:ascii="Times New Roman" w:hAnsi="Times New Roman" w:cs="Times New Roman"/>
                                </w:rPr>
                                <w:t xml:space="preserve"> </w:t>
                              </w:r>
                            </w:ins>
                            <w:ins w:id="232" w:author="Timothy James Fahey" w:date="2016-02-01T15:39:00Z">
                              <w:r w:rsidR="00E60F0C">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233" w:author="Timothy James Fahey" w:date="2016-02-01T15:42:00Z">
                              <w:r w:rsidR="00E60F0C">
                                <w:rPr>
                                  <w:rFonts w:ascii="Times New Roman" w:hAnsi="Times New Roman" w:cs="Times New Roman"/>
                                </w:rPr>
                                <w:t>onal sites.</w:t>
                              </w:r>
                            </w:ins>
                            <w:del w:id="234"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492D4F" w:rsidRPr="00CD2788" w:rsidRDefault="00492D4F"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F496A93"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" o:allowincell="f" filled="f" strokecolor="#622423 [1605]" strokeweight="6pt">
                <v:stroke linestyle="thickThin"/>
                <v:textbox inset="3.6pt,0,3.6pt,0">
                  <w:txbxContent>
                    <w:p w14:paraId="147ED4B6" w14:textId="77777777" w:rsidR="00492D4F" w:rsidRPr="009F0730" w:rsidRDefault="00492D4F"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492D4F" w:rsidRDefault="00492D4F"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492D4F" w:rsidRDefault="00492D4F" w:rsidP="009F0730">
                      <w:pPr>
                        <w:pStyle w:val="ListParagraph"/>
                        <w:spacing w:after="120" w:line="240" w:lineRule="auto"/>
                        <w:ind w:left="360"/>
                        <w:rPr>
                          <w:rFonts w:ascii="Times New Roman" w:hAnsi="Times New Roman" w:cs="Times New Roman"/>
                        </w:rPr>
                      </w:pPr>
                    </w:p>
                    <w:p w14:paraId="4C7CF73F"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climate change and other disturbances on C and N cycling (Aber and Driscoll 1997,  Aber et al. 2002 , Ollinger et al. 2002, Ollinger et al. 2008).  Will be used for modeling climate, phenology and N deposition impacts on forest productivity and N cycling.</w:t>
                      </w:r>
                    </w:p>
                    <w:p w14:paraId="5A324831"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Adds a more detailed soil C and N module to PnET-CN, including more soil C pools and transformations and a denitrification routine (Tonitto et al. 2014).  Will be used for modeling soil C and N retention and gaseous losses.</w:t>
                      </w:r>
                    </w:p>
                    <w:p w14:paraId="18FC3EE9" w14:textId="77777777" w:rsidR="00492D4F" w:rsidRDefault="00492D4F" w:rsidP="009F0730">
                      <w:pPr>
                        <w:pStyle w:val="ListParagraph"/>
                        <w:spacing w:after="240" w:line="240" w:lineRule="auto"/>
                        <w:ind w:left="360"/>
                        <w:rPr>
                          <w:rFonts w:ascii="Times New Roman" w:hAnsi="Times New Roman" w:cs="Times New Roman"/>
                          <w:b/>
                        </w:rPr>
                      </w:pPr>
                    </w:p>
                    <w:p w14:paraId="20061E94" w14:textId="77777777" w:rsidR="00492D4F" w:rsidRPr="00CD2788"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492D4F" w:rsidRDefault="00492D4F" w:rsidP="009F0730">
                      <w:pPr>
                        <w:pStyle w:val="ListParagraph"/>
                        <w:spacing w:after="240" w:line="240" w:lineRule="auto"/>
                        <w:ind w:left="360"/>
                        <w:rPr>
                          <w:rFonts w:ascii="Times New Roman" w:hAnsi="Times New Roman" w:cs="Times New Roman"/>
                          <w:b/>
                        </w:rPr>
                      </w:pPr>
                    </w:p>
                    <w:p w14:paraId="3118304E" w14:textId="77777777" w:rsidR="00492D4F" w:rsidRDefault="00492D4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492D4F" w:rsidRDefault="00492D4F" w:rsidP="009F0730">
                      <w:pPr>
                        <w:pStyle w:val="ListParagraph"/>
                        <w:spacing w:after="240" w:line="240" w:lineRule="auto"/>
                        <w:ind w:left="360"/>
                        <w:rPr>
                          <w:rFonts w:ascii="Times New Roman" w:hAnsi="Times New Roman" w:cs="Times New Roman"/>
                          <w:b/>
                        </w:rPr>
                      </w:pPr>
                    </w:p>
                    <w:p w14:paraId="4EC203B3" w14:textId="1DB775EE" w:rsidR="00492D4F" w:rsidRPr="00433A54" w:rsidRDefault="00492D4F"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235" w:author="Timothy James Fahey" w:date="2016-02-01T15:36:00Z">
                        <w:r w:rsidR="00E60F0C">
                          <w:rPr>
                            <w:rFonts w:ascii="Times New Roman" w:hAnsi="Times New Roman" w:cs="Times New Roman"/>
                          </w:rPr>
                          <w:t xml:space="preserve">The MEL model </w:t>
                        </w:r>
                      </w:ins>
                      <w:ins w:id="236" w:author="Timothy James Fahey" w:date="2016-02-01T15:38:00Z">
                        <w:r w:rsidR="00E60F0C">
                          <w:rPr>
                            <w:rFonts w:ascii="Times New Roman" w:hAnsi="Times New Roman" w:cs="Times New Roman"/>
                          </w:rPr>
                          <w:t xml:space="preserve">(Rastetter et al. 1997) </w:t>
                        </w:r>
                      </w:ins>
                      <w:ins w:id="237" w:author="Timothy James Fahey" w:date="2016-02-01T15:36:00Z">
                        <w:r w:rsidR="00E60F0C">
                          <w:rPr>
                            <w:rFonts w:ascii="Times New Roman" w:hAnsi="Times New Roman" w:cs="Times New Roman"/>
                          </w:rPr>
                          <w:t>couples ecosystem C, N, P and water cycles. The heart of the model is an algorithm that simulates redistribution of plant</w:t>
                        </w:r>
                      </w:ins>
                      <w:ins w:id="238" w:author="Timothy James Fahey" w:date="2016-02-01T15:38:00Z">
                        <w:r w:rsidR="00E60F0C">
                          <w:rPr>
                            <w:rFonts w:ascii="Times New Roman" w:hAnsi="Times New Roman" w:cs="Times New Roman"/>
                          </w:rPr>
                          <w:t xml:space="preserve"> “uptake effort” to optimize relative </w:t>
                        </w:r>
                      </w:ins>
                      <w:ins w:id="239" w:author="Timothy James Fahey" w:date="2016-02-01T15:39:00Z">
                        <w:r w:rsidR="00E60F0C">
                          <w:rPr>
                            <w:rFonts w:ascii="Times New Roman" w:hAnsi="Times New Roman" w:cs="Times New Roman"/>
                          </w:rPr>
                          <w:t>acquisition</w:t>
                        </w:r>
                      </w:ins>
                      <w:ins w:id="240" w:author="Timothy James Fahey" w:date="2016-02-01T15:38:00Z">
                        <w:r w:rsidR="00E60F0C">
                          <w:rPr>
                            <w:rFonts w:ascii="Times New Roman" w:hAnsi="Times New Roman" w:cs="Times New Roman"/>
                          </w:rPr>
                          <w:t xml:space="preserve"> </w:t>
                        </w:r>
                      </w:ins>
                      <w:ins w:id="241" w:author="Timothy James Fahey" w:date="2016-02-01T15:39:00Z">
                        <w:r w:rsidR="00E60F0C">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242" w:author="Timothy James Fahey" w:date="2016-02-01T15:42:00Z">
                        <w:r w:rsidR="00E60F0C">
                          <w:rPr>
                            <w:rFonts w:ascii="Times New Roman" w:hAnsi="Times New Roman" w:cs="Times New Roman"/>
                          </w:rPr>
                          <w:t>onal sites.</w:t>
                        </w:r>
                      </w:ins>
                      <w:del w:id="243"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492D4F" w:rsidRPr="00CD2788" w:rsidRDefault="00492D4F"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244"/>
      <w:r w:rsidR="002E1B47" w:rsidRPr="00CD2788">
        <w:rPr>
          <w:rFonts w:ascii="Times New Roman" w:hAnsi="Times New Roman" w:cs="Times New Roman"/>
          <w:u w:val="single"/>
        </w:rPr>
        <w:t>losses</w:t>
      </w:r>
      <w:commentRangeEnd w:id="244"/>
      <w:r w:rsidR="00AF0EEB">
        <w:rPr>
          <w:rStyle w:val="CommentReference"/>
        </w:rPr>
        <w:commentReference w:id="244"/>
      </w:r>
      <w:r w:rsidR="002E1B47" w:rsidRPr="00CD2788">
        <w:rPr>
          <w:rFonts w:ascii="Times New Roman" w:hAnsi="Times New Roman" w:cs="Times New Roman"/>
        </w:rPr>
        <w:t>.</w:t>
      </w:r>
      <w:del w:id="245"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246"/>
      <w:r w:rsidR="002A140B" w:rsidRPr="00CD2788">
        <w:rPr>
          <w:rFonts w:ascii="Times New Roman" w:hAnsi="Times New Roman" w:cs="Times New Roman"/>
        </w:rPr>
        <w:t>oxic</w:t>
      </w:r>
      <w:commentRangeEnd w:id="246"/>
      <w:r w:rsidR="00103408">
        <w:rPr>
          <w:rStyle w:val="CommentReference"/>
        </w:rPr>
        <w:commentReference w:id="246"/>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r w:rsidRPr="00CD2788">
        <w:rPr>
          <w:rFonts w:ascii="Times New Roman" w:hAnsi="Times New Roman" w:cs="Times New Roman"/>
        </w:rPr>
        <w:t xml:space="preserve">soil:atmospher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PnET-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248"/>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248"/>
      <w:r w:rsidR="00AE7DC9">
        <w:rPr>
          <w:rStyle w:val="CommentReference"/>
        </w:rPr>
        <w:commentReference w:id="248"/>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249"/>
      <w:r w:rsidR="007941C4">
        <w:rPr>
          <w:rFonts w:ascii="Times New Roman" w:hAnsi="Times New Roman" w:cs="Times New Roman"/>
        </w:rPr>
        <w:t>Research team: Fisk, Yanai, Fahey, others…</w:t>
      </w:r>
      <w:r w:rsidR="00A63DB7">
        <w:rPr>
          <w:rFonts w:ascii="Times New Roman" w:hAnsi="Times New Roman" w:cs="Times New Roman"/>
        </w:rPr>
        <w:t>)</w:t>
      </w:r>
      <w:commentRangeEnd w:id="249"/>
      <w:r w:rsidR="00A9054E">
        <w:rPr>
          <w:rStyle w:val="CommentReference"/>
        </w:rPr>
        <w:commentReference w:id="249"/>
      </w:r>
    </w:p>
    <w:p w14:paraId="76FE756C" w14:textId="1BAA6E6A" w:rsidR="007F1165" w:rsidRDefault="00E05AF0" w:rsidP="00352BA1">
      <w:pPr>
        <w:spacing w:after="0" w:line="240" w:lineRule="auto"/>
        <w:rPr>
          <w:rFonts w:ascii="Times New Roman" w:eastAsiaTheme="minorHAnsi" w:hAnsi="Times New Roman" w:cs="Times New Roman"/>
        </w:rPr>
      </w:pPr>
      <w:ins w:id="250" w:author="Timothy James Fahey" w:date="2016-02-01T12:41:00Z">
        <w:r>
          <w:rPr>
            <w:rFonts w:ascii="Times New Roman" w:hAnsi="Times New Roman" w:cs="Times New Roman"/>
          </w:rPr>
          <w:t xml:space="preserve">According to ecological theory </w:t>
        </w:r>
      </w:ins>
      <w:ins w:id="251" w:author="Timothy James Fahey" w:date="2016-02-01T12:42:00Z">
        <w:r>
          <w:rPr>
            <w:rFonts w:ascii="Times New Roman" w:hAnsi="Times New Roman" w:cs="Times New Roman"/>
          </w:rPr>
          <w:t>vegetation</w:t>
        </w:r>
      </w:ins>
      <w:ins w:id="252" w:author="Timothy James Fahey" w:date="2016-02-01T12:41:00Z">
        <w:r>
          <w:rPr>
            <w:rFonts w:ascii="Times New Roman" w:hAnsi="Times New Roman" w:cs="Times New Roman"/>
          </w:rPr>
          <w:t xml:space="preserve"> </w:t>
        </w:r>
      </w:ins>
      <w:ins w:id="253" w:author="Timothy James Fahey" w:date="2016-02-01T12:42:00Z">
        <w:r>
          <w:rPr>
            <w:rFonts w:ascii="Times New Roman" w:hAnsi="Times New Roman" w:cs="Times New Roman"/>
          </w:rPr>
          <w:t>productivity should tend towards co-limitation by multiple environmental resources, a concept</w:t>
        </w:r>
      </w:ins>
      <w:ins w:id="254" w:author="Timothy James Fahey" w:date="2016-02-01T12:43:00Z">
        <w:r>
          <w:rPr>
            <w:rFonts w:ascii="Times New Roman" w:hAnsi="Times New Roman" w:cs="Times New Roman"/>
          </w:rPr>
          <w:t xml:space="preserve"> that underlies the MEL model (Rastetter et al. 1997) which we have calibrated and applied to HBR</w:t>
        </w:r>
      </w:ins>
      <w:ins w:id="255" w:author="Timothy James Fahey" w:date="2016-02-01T12:48:00Z">
        <w:r>
          <w:rPr>
            <w:rFonts w:ascii="Times New Roman" w:hAnsi="Times New Roman" w:cs="Times New Roman"/>
          </w:rPr>
          <w:t xml:space="preserve"> to investigate </w:t>
        </w:r>
      </w:ins>
      <w:ins w:id="256" w:author="Timothy James Fahey" w:date="2016-02-01T12:54:00Z">
        <w:r w:rsidR="004D5E81">
          <w:rPr>
            <w:rFonts w:ascii="Times New Roman" w:hAnsi="Times New Roman" w:cs="Times New Roman"/>
          </w:rPr>
          <w:t xml:space="preserve">forest </w:t>
        </w:r>
      </w:ins>
      <w:ins w:id="257" w:author="Timothy James Fahey" w:date="2016-02-01T12:48:00Z">
        <w:r>
          <w:rPr>
            <w:rFonts w:ascii="Times New Roman" w:hAnsi="Times New Roman" w:cs="Times New Roman"/>
          </w:rPr>
          <w:t xml:space="preserve">co-limitation by N and P </w:t>
        </w:r>
      </w:ins>
      <w:ins w:id="258" w:author="Timothy James Fahey" w:date="2016-02-01T12:43:00Z">
        <w:r>
          <w:rPr>
            <w:rFonts w:ascii="Times New Roman" w:hAnsi="Times New Roman" w:cs="Times New Roman"/>
          </w:rPr>
          <w:t xml:space="preserve">(Rastetter et al. 2013). </w:t>
        </w:r>
      </w:ins>
      <w:ins w:id="259" w:author="Timothy James Fahey" w:date="2016-02-01T12:47:00Z">
        <w:r>
          <w:rPr>
            <w:rFonts w:ascii="Times New Roman" w:hAnsi="Times New Roman" w:cs="Times New Roman"/>
          </w:rPr>
          <w:t xml:space="preserve">We </w:t>
        </w:r>
      </w:ins>
      <w:ins w:id="260" w:author="Timothy James Fahey" w:date="2016-02-01T12:51:00Z">
        <w:r w:rsidR="004D5E81">
          <w:rPr>
            <w:rFonts w:ascii="Times New Roman" w:hAnsi="Times New Roman" w:cs="Times New Roman"/>
          </w:rPr>
          <w:t xml:space="preserve">advance the concept </w:t>
        </w:r>
      </w:ins>
      <w:ins w:id="261"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262"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263" w:author="Timothy James Fahey" w:date="2016-02-01T12:55:00Z">
        <w:r w:rsidR="004D5E81">
          <w:rPr>
            <w:rFonts w:ascii="Times New Roman" w:hAnsi="Times New Roman" w:cs="Times New Roman"/>
          </w:rPr>
          <w:t>N</w:t>
        </w:r>
      </w:ins>
      <w:ins w:id="264" w:author="Timothy James Fahey" w:date="2016-02-01T12:56:00Z">
        <w:r w:rsidR="004D5E81">
          <w:rPr>
            <w:rFonts w:ascii="Times New Roman" w:hAnsi="Times New Roman" w:cs="Times New Roman"/>
          </w:rPr>
          <w:t xml:space="preserve"> </w:t>
        </w:r>
      </w:ins>
      <w:ins w:id="265" w:author="Timothy James Fahey" w:date="2016-02-01T12:58:00Z">
        <w:r w:rsidR="004D5E81">
          <w:rPr>
            <w:rFonts w:ascii="Times New Roman" w:hAnsi="Times New Roman" w:cs="Times New Roman"/>
          </w:rPr>
          <w:t xml:space="preserve">deposition </w:t>
        </w:r>
      </w:ins>
      <w:ins w:id="266" w:author="Timothy James Fahey" w:date="2016-02-01T12:56:00Z">
        <w:r w:rsidR="004D5E81">
          <w:rPr>
            <w:rFonts w:ascii="Times New Roman" w:hAnsi="Times New Roman" w:cs="Times New Roman"/>
          </w:rPr>
          <w:t>that would be expected to alleviate N limitation and exacerbate P limitation (Fig?)</w:t>
        </w:r>
      </w:ins>
      <w:ins w:id="267" w:author="Timothy James Fahey" w:date="2016-02-01T12:58:00Z">
        <w:r w:rsidR="004D5E81">
          <w:rPr>
            <w:rFonts w:ascii="Times New Roman" w:hAnsi="Times New Roman" w:cs="Times New Roman"/>
          </w:rPr>
          <w:t xml:space="preserve">. However, </w:t>
        </w:r>
      </w:ins>
      <w:ins w:id="268"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269"/>
      <w:del w:id="270" w:author="Timothy James Fahey" w:date="2016-02-01T12:56:00Z">
        <w:r w:rsidR="00392A17" w:rsidRPr="00CD2788" w:rsidDel="004D5E81">
          <w:rPr>
            <w:rFonts w:ascii="Times New Roman" w:hAnsi="Times New Roman" w:cs="Times New Roman"/>
          </w:rPr>
          <w:delText>deposition</w:delText>
        </w:r>
      </w:del>
      <w:commentRangeEnd w:id="269"/>
      <w:r w:rsidR="004D5E81">
        <w:rPr>
          <w:rStyle w:val="CommentReference"/>
        </w:rPr>
        <w:commentReference w:id="269"/>
      </w:r>
      <w:del w:id="271"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272"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273" w:author="Timothy James Fahey" w:date="2016-02-01T13:01:00Z">
        <w:r w:rsidR="00392A17" w:rsidRPr="00CD2788" w:rsidDel="004D5E81">
          <w:rPr>
            <w:rFonts w:ascii="Times New Roman" w:eastAsia="Calibri" w:hAnsi="Times New Roman" w:cs="Times New Roman"/>
          </w:rPr>
          <w:delText xml:space="preserve"> </w:delText>
        </w:r>
      </w:del>
      <w:ins w:id="274" w:author="Timothy James Fahey" w:date="2016-02-01T13:01:00Z">
        <w:r w:rsidR="004D5E81">
          <w:rPr>
            <w:rFonts w:ascii="Times New Roman" w:eastAsia="Calibri" w:hAnsi="Times New Roman" w:cs="Times New Roman"/>
          </w:rPr>
          <w:t xml:space="preserve"> soil fertility and forest age</w:t>
        </w:r>
      </w:ins>
      <w:del w:id="275"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276" w:author="Timothy James Fahey" w:date="2016-02-01T13:02:00Z">
        <w:r w:rsidR="00D04544">
          <w:rPr>
            <w:rFonts w:ascii="Times New Roman" w:eastAsiaTheme="minorHAnsi" w:hAnsi="Times New Roman" w:cs="Times New Roman"/>
          </w:rPr>
          <w:t xml:space="preserve">We have been adding low levels of N and/or P for five years, and </w:t>
        </w:r>
      </w:ins>
      <w:ins w:id="277" w:author="Timothy James Fahey" w:date="2016-02-01T13:03:00Z">
        <w:r w:rsidR="00D04544">
          <w:rPr>
            <w:rFonts w:ascii="Times New Roman" w:eastAsiaTheme="minorHAnsi" w:hAnsi="Times New Roman" w:cs="Times New Roman"/>
          </w:rPr>
          <w:t>o</w:t>
        </w:r>
      </w:ins>
      <w:del w:id="278"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279" w:author="Timothy James Fahey" w:date="2016-02-01T13:03:00Z">
        <w:r w:rsidR="00D04544">
          <w:rPr>
            <w:rFonts w:ascii="Times New Roman" w:eastAsiaTheme="minorHAnsi" w:hAnsi="Times New Roman" w:cs="Times New Roman"/>
          </w:rPr>
          <w:t xml:space="preserve">; however, </w:t>
        </w:r>
      </w:ins>
      <w:del w:id="280"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281" w:author="Timothy James Fahey" w:date="2016-02-01T13:02:00Z">
        <w:r w:rsidR="00D04544">
          <w:rPr>
            <w:rFonts w:ascii="Times New Roman" w:eastAsia="Calibri" w:hAnsi="Times New Roman" w:cs="Times New Roman"/>
          </w:rPr>
          <w:t>that maintain N and P co-limitation?</w:t>
        </w:r>
      </w:ins>
      <w:del w:id="282"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283" w:author="Timothy James Fahey" w:date="2016-02-01T13:04:00Z">
        <w:r w:rsidR="00B84995" w:rsidRPr="00B84995" w:rsidDel="00D04544">
          <w:rPr>
            <w:rFonts w:ascii="Times New Roman" w:eastAsia="Calibri" w:hAnsi="Times New Roman" w:cs="Times New Roman"/>
          </w:rPr>
          <w:delText xml:space="preserve"> </w:delText>
        </w:r>
        <w:commentRangeStart w:id="284"/>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284"/>
      <w:r w:rsidR="001F63DF">
        <w:rPr>
          <w:rStyle w:val="CommentReference"/>
        </w:rPr>
        <w:commentReference w:id="284"/>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litterfall, total soil respiration, and fine root growth responses to </w:t>
      </w:r>
      <w:r>
        <w:rPr>
          <w:rFonts w:ascii="Times New Roman" w:eastAsiaTheme="minorHAnsi" w:hAnsi="Times New Roman" w:cs="Times New Roman"/>
        </w:rPr>
        <w:lastRenderedPageBreak/>
        <w:t>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285"/>
      <w:del w:id="286"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285"/>
        <w:r w:rsidR="00492D4F" w:rsidDel="00492D4F">
          <w:rPr>
            <w:rStyle w:val="CommentReference"/>
          </w:rPr>
          <w:commentReference w:id="285"/>
        </w:r>
      </w:del>
      <w:r w:rsidRPr="00CD2788">
        <w:rPr>
          <w:rFonts w:ascii="Times New Roman" w:hAnsi="Times New Roman" w:cs="Times New Roman"/>
        </w:rPr>
        <w:t xml:space="preserve">.  </w:t>
      </w:r>
      <w:r>
        <w:rPr>
          <w:rFonts w:ascii="Times New Roman" w:hAnsi="Times New Roman" w:cs="Times New Roman"/>
        </w:rPr>
        <w:t>Our long-term data (section 1.2) reveal</w:t>
      </w:r>
      <w:del w:id="287"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288"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289"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290"/>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290"/>
      <w:r w:rsidR="00A9054E">
        <w:rPr>
          <w:rStyle w:val="CommentReference"/>
        </w:rPr>
        <w:commentReference w:id="290"/>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291"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292"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293"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flux</w:t>
      </w:r>
      <w:ins w:id="294" w:author="Timothy James Fahey" w:date="2016-02-01T13:09:00Z">
        <w:r w:rsidR="00492D4F">
          <w:rPr>
            <w:rFonts w:ascii="Times New Roman" w:hAnsi="Times New Roman" w:cs="Times New Roman"/>
          </w:rPr>
          <w:t>.</w:t>
        </w:r>
      </w:ins>
      <w:del w:id="295"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296"/>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296"/>
      <w:r w:rsidR="00F33D7B">
        <w:rPr>
          <w:rStyle w:val="CommentReference"/>
        </w:rPr>
        <w:commentReference w:id="296"/>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lastRenderedPageBreak/>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297"/>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297"/>
      <w:r w:rsidR="00A9054E">
        <w:rPr>
          <w:rStyle w:val="CommentReference"/>
        </w:rPr>
        <w:commentReference w:id="297"/>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298"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299" w:author="Timothy James Fahey" w:date="2016-02-01T13:17:00Z"/>
          <w:rFonts w:ascii="Times New Roman" w:hAnsi="Times New Roman" w:cs="Times New Roman"/>
        </w:rPr>
      </w:pPr>
      <w:del w:id="300"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2A671170"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301" w:author="Timothy James Fahey" w:date="2016-02-01T13:14:00Z">
        <w:r w:rsidR="00ED5C59">
          <w:rPr>
            <w:rFonts w:ascii="Times New Roman" w:hAnsi="Times New Roman" w:cs="Times New Roman"/>
          </w:rPr>
          <w:t>We will take advantage of</w:t>
        </w:r>
      </w:ins>
      <w:ins w:id="302"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303"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304" w:author="Timothy James Fahey" w:date="2016-02-01T13:16:00Z">
        <w:r w:rsidR="00ED5C59">
          <w:rPr>
            <w:rFonts w:ascii="Times New Roman" w:hAnsi="Times New Roman" w:cs="Times New Roman"/>
          </w:rPr>
          <w:t>W</w:t>
        </w:r>
      </w:ins>
      <w:del w:id="305"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duct data-driven studies of the response of atmosphere-biosphere exchanges of C, heat and water 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p>
    <w:p w14:paraId="06613025" w14:textId="1362E6C6"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306"/>
      <w:r w:rsidR="00A63DB7">
        <w:rPr>
          <w:rFonts w:ascii="Times New Roman" w:hAnsi="Times New Roman" w:cs="Times New Roman"/>
        </w:rPr>
        <w:t xml:space="preserve">Research team:  Groffman, others…) </w:t>
      </w:r>
      <w:commentRangeEnd w:id="306"/>
      <w:r w:rsidR="00A9054E">
        <w:rPr>
          <w:rStyle w:val="CommentReference"/>
        </w:rPr>
        <w:commentReference w:id="306"/>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307"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308" w:author="Timothy James Fahey" w:date="2016-02-01T13:32:00Z">
        <w:r w:rsidR="007B2D26">
          <w:rPr>
            <w:rFonts w:ascii="Times New Roman" w:eastAsia="Calibri" w:hAnsi="Times New Roman" w:cs="Times New Roman"/>
          </w:rPr>
          <w:t>leaf out</w:t>
        </w:r>
      </w:ins>
      <w:del w:id="309"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310"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311"/>
      <w:r w:rsidR="004C1DFD" w:rsidRPr="00CD2788">
        <w:rPr>
          <w:rFonts w:ascii="Times New Roman" w:eastAsia="Calibri" w:hAnsi="Times New Roman" w:cs="Times New Roman"/>
        </w:rPr>
        <w:t>temperature</w:t>
      </w:r>
      <w:commentRangeEnd w:id="311"/>
      <w:r w:rsidR="007B2D26">
        <w:rPr>
          <w:rStyle w:val="CommentReference"/>
        </w:rPr>
        <w:commentReference w:id="311"/>
      </w:r>
      <w:ins w:id="312" w:author="Timothy James Fahey" w:date="2016-02-01T13:34:00Z">
        <w:r w:rsidR="007B2D26">
          <w:rPr>
            <w:rFonts w:ascii="Times New Roman" w:eastAsia="Calibri" w:hAnsi="Times New Roman" w:cs="Times New Roman"/>
          </w:rPr>
          <w:t xml:space="preserve"> of up to 8 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313"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314" w:author="Timothy James Fahey" w:date="2016-02-01T13:35:00Z">
        <w:r w:rsidR="007B2D26">
          <w:rPr>
            <w:rFonts w:ascii="Times New Roman" w:eastAsia="Calibri" w:hAnsi="Times New Roman" w:cs="Times New Roman"/>
          </w:rPr>
          <w:t>, leading to the question:</w:t>
        </w:r>
      </w:ins>
      <w:del w:id="315"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316"/>
      <w:r w:rsidRPr="00CD2788">
        <w:rPr>
          <w:rFonts w:ascii="Times New Roman" w:eastAsia="Calibri" w:hAnsi="Times New Roman" w:cs="Times New Roman"/>
          <w:i/>
        </w:rPr>
        <w:t xml:space="preserve">Approach. </w:t>
      </w:r>
      <w:commentRangeEnd w:id="316"/>
      <w:r w:rsidRPr="00CD2788">
        <w:rPr>
          <w:rStyle w:val="CommentReference"/>
          <w:rFonts w:ascii="Times New Roman" w:hAnsi="Times New Roman" w:cs="Times New Roman"/>
          <w:sz w:val="22"/>
          <w:szCs w:val="22"/>
        </w:rPr>
        <w:commentReference w:id="316"/>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317" w:author="Timothy James Fahey" w:date="2016-02-01T13:36:00Z">
        <w:r w:rsidR="007B2D26">
          <w:rPr>
            <w:rStyle w:val="CommentReference"/>
            <w:rFonts w:ascii="Times New Roman" w:hAnsi="Times New Roman" w:cs="Times New Roman"/>
            <w:sz w:val="22"/>
            <w:szCs w:val="22"/>
          </w:rPr>
          <w:t>address this question</w:t>
        </w:r>
      </w:ins>
      <w:del w:id="318"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319"/>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319"/>
      <w:r w:rsidR="0091028C">
        <w:rPr>
          <w:rStyle w:val="CommentReference"/>
        </w:rPr>
        <w:commentReference w:id="319"/>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320"/>
      <w:r w:rsidRPr="004300E9">
        <w:rPr>
          <w:rFonts w:ascii="Times New Roman" w:eastAsia="Calibri" w:hAnsi="Times New Roman" w:cs="Times New Roman"/>
          <w:u w:val="single"/>
        </w:rPr>
        <w:t xml:space="preserve">Seasonality and stream carbon </w:t>
      </w:r>
      <w:commentRangeStart w:id="321"/>
      <w:r w:rsidRPr="004300E9">
        <w:rPr>
          <w:rFonts w:ascii="Times New Roman" w:eastAsia="Calibri" w:hAnsi="Times New Roman" w:cs="Times New Roman"/>
          <w:u w:val="single"/>
        </w:rPr>
        <w:t>dynamics</w:t>
      </w:r>
      <w:commentRangeEnd w:id="320"/>
      <w:r>
        <w:rPr>
          <w:rStyle w:val="CommentReference"/>
        </w:rPr>
        <w:commentReference w:id="320"/>
      </w:r>
      <w:commentRangeEnd w:id="321"/>
      <w:r>
        <w:rPr>
          <w:rStyle w:val="CommentReference"/>
        </w:rPr>
        <w:commentReference w:id="321"/>
      </w:r>
      <w:r>
        <w:rPr>
          <w:rFonts w:ascii="Times New Roman" w:eastAsia="Calibri" w:hAnsi="Times New Roman" w:cs="Times New Roman"/>
        </w:rPr>
        <w:t xml:space="preserve">. </w:t>
      </w:r>
      <w:r w:rsidR="00A63DB7">
        <w:rPr>
          <w:rFonts w:ascii="Times New Roman" w:eastAsia="Calibri" w:hAnsi="Times New Roman" w:cs="Times New Roman"/>
        </w:rPr>
        <w:t>(</w:t>
      </w:r>
      <w:commentRangeStart w:id="322"/>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322"/>
      <w:r w:rsidR="00A9054E">
        <w:rPr>
          <w:rStyle w:val="CommentReference"/>
        </w:rPr>
        <w:commentReference w:id="322"/>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323"/>
      <w:commentRangeStart w:id="324"/>
      <w:r w:rsidRPr="004300E9">
        <w:rPr>
          <w:rFonts w:ascii="Times New Roman" w:eastAsia="Calibri" w:hAnsi="Times New Roman" w:cs="Times New Roman"/>
        </w:rPr>
        <w:t>autumn</w:t>
      </w:r>
      <w:commentRangeEnd w:id="323"/>
      <w:r>
        <w:rPr>
          <w:rStyle w:val="CommentReference"/>
        </w:rPr>
        <w:commentReference w:id="323"/>
      </w:r>
      <w:commentRangeEnd w:id="324"/>
      <w:r w:rsidR="007B2D26">
        <w:rPr>
          <w:rStyle w:val="CommentReference"/>
        </w:rPr>
        <w:commentReference w:id="324"/>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325"/>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325"/>
      <w:r>
        <w:rPr>
          <w:rStyle w:val="CommentReference"/>
        </w:rPr>
        <w:commentReference w:id="325"/>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326"/>
      <w:r w:rsidRPr="004300E9">
        <w:rPr>
          <w:rFonts w:ascii="Times New Roman" w:eastAsia="Calibri" w:hAnsi="Times New Roman" w:cs="Times New Roman"/>
        </w:rPr>
        <w:t>Entrekin et al. 2008</w:t>
      </w:r>
      <w:commentRangeEnd w:id="326"/>
      <w:r w:rsidRPr="004300E9">
        <w:rPr>
          <w:rStyle w:val="CommentReference"/>
        </w:rPr>
        <w:commentReference w:id="326"/>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327"/>
      <w:r w:rsidRPr="004300E9">
        <w:rPr>
          <w:rFonts w:ascii="Times New Roman" w:eastAsia="Calibri" w:hAnsi="Times New Roman" w:cs="Times New Roman"/>
        </w:rPr>
        <w:t>Hall et al 1980)</w:t>
      </w:r>
      <w:commentRangeEnd w:id="327"/>
      <w:r>
        <w:rPr>
          <w:rFonts w:ascii="Times New Roman" w:eastAsia="Calibri" w:hAnsi="Times New Roman" w:cs="Times New Roman"/>
        </w:rPr>
        <w:t xml:space="preserve">. </w:t>
      </w:r>
      <w:r w:rsidRPr="004300E9">
        <w:rPr>
          <w:rStyle w:val="CommentReference"/>
        </w:rPr>
        <w:commentReference w:id="327"/>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77777777"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328"/>
      <w:r w:rsidR="00885027" w:rsidRPr="00CD2788">
        <w:rPr>
          <w:rFonts w:ascii="Times New Roman" w:hAnsi="Times New Roman" w:cs="Times New Roman"/>
          <w:i/>
        </w:rPr>
        <w:t xml:space="preserve">2.3.4 </w:t>
      </w:r>
      <w:commentRangeEnd w:id="328"/>
      <w:r w:rsidR="00A63DB7">
        <w:rPr>
          <w:rStyle w:val="CommentReference"/>
        </w:rPr>
        <w:commentReference w:id="328"/>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329"/>
      <w:r w:rsidR="00A63DB7">
        <w:rPr>
          <w:rFonts w:ascii="Times New Roman" w:hAnsi="Times New Roman" w:cs="Times New Roman"/>
        </w:rPr>
        <w:t>Research team:  Groffman, Templer, others…) )</w:t>
      </w:r>
      <w:commentRangeEnd w:id="329"/>
      <w:r w:rsidR="00A9054E">
        <w:rPr>
          <w:rStyle w:val="CommentReference"/>
        </w:rPr>
        <w:commentReference w:id="329"/>
      </w:r>
    </w:p>
    <w:p w14:paraId="0C332463" w14:textId="7D31C1B4"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330"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331"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332"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333"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334"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335"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lastRenderedPageBreak/>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336" w:author="Timothy James Fahey" w:date="2016-02-01T13:47:00Z">
        <w:r w:rsidR="005B76ED">
          <w:rPr>
            <w:rFonts w:ascii="Times New Roman" w:hAnsi="Times New Roman" w:cs="Times New Roman"/>
            <w:bCs/>
          </w:rPr>
          <w:t>f</w:t>
        </w:r>
      </w:ins>
      <w:del w:id="337"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338"/>
      <w:r w:rsidRPr="00CD2788">
        <w:rPr>
          <w:rFonts w:ascii="Times New Roman" w:hAnsi="Times New Roman" w:cs="Times New Roman"/>
          <w:bCs/>
        </w:rPr>
        <w:t>We propose to add measurements of foliar N, spring ephemeral plants, and insect population dynamics to this study</w:t>
      </w:r>
      <w:del w:id="339"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338"/>
      <w:r w:rsidRPr="00CD2788">
        <w:rPr>
          <w:rStyle w:val="CommentReference"/>
          <w:rFonts w:ascii="Times New Roman" w:hAnsi="Times New Roman" w:cs="Times New Roman"/>
          <w:sz w:val="22"/>
          <w:szCs w:val="22"/>
        </w:rPr>
        <w:commentReference w:id="338"/>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340" w:author="Timothy James Fahey" w:date="2016-02-01T13:46:00Z">
        <w:r w:rsidR="005B76ED">
          <w:rPr>
            <w:rFonts w:ascii="Times New Roman" w:hAnsi="Times New Roman" w:cs="Times New Roman"/>
          </w:rPr>
          <w:t>.</w:t>
        </w:r>
      </w:ins>
      <w:del w:id="341"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7777777"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342"/>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342"/>
      <w:r w:rsidR="009F7F00">
        <w:rPr>
          <w:rStyle w:val="CommentReference"/>
        </w:rPr>
        <w:commentReference w:id="342"/>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343"/>
      <w:r w:rsidR="00A63DB7">
        <w:rPr>
          <w:rFonts w:ascii="Times New Roman" w:hAnsi="Times New Roman" w:cs="Times New Roman"/>
        </w:rPr>
        <w:t>Research team: Ayres, Lany, others?...)</w:t>
      </w:r>
      <w:commentRangeEnd w:id="343"/>
      <w:r w:rsidR="00A9054E">
        <w:rPr>
          <w:rStyle w:val="CommentReference"/>
        </w:rPr>
        <w:commentReference w:id="343"/>
      </w:r>
    </w:p>
    <w:p w14:paraId="1E7E3AC1" w14:textId="2F4A9D83"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344" w:author="Timothy James Fahey" w:date="2016-02-01T13:48:00Z">
        <w:r w:rsidR="00B042AA" w:rsidDel="005B76ED">
          <w:rPr>
            <w:rFonts w:ascii="Times New Roman" w:hAnsi="Times New Roman" w:cs="Times New Roman"/>
          </w:rPr>
          <w:delText xml:space="preserve"> are</w:delText>
        </w:r>
      </w:del>
      <w:del w:id="345"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346"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347"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Lany 2014,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refs).</w:t>
      </w:r>
      <w:r>
        <w:rPr>
          <w:rFonts w:ascii="Times New Roman" w:hAnsi="Times New Roman" w:cs="Times New Roman"/>
        </w:rPr>
        <w:t xml:space="preserve">  The variability in 1° consumers at HBR</w:t>
      </w:r>
      <w:del w:id="348"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349"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350" w:author="Timothy James Fahey" w:date="2016-02-01T13:50:00Z">
        <w:r w:rsidR="005B76ED">
          <w:rPr>
            <w:rFonts w:ascii="Times New Roman" w:hAnsi="Times New Roman" w:cs="Times New Roman"/>
            <w:highlight w:val="yellow"/>
          </w:rPr>
          <w:t>+/- 20% (Fahey et al. 2005)</w:t>
        </w:r>
      </w:ins>
      <w:del w:id="351"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4).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352"/>
      <w:ins w:id="353"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352"/>
      <w:r w:rsidR="001D4558">
        <w:rPr>
          <w:rStyle w:val="CommentReference"/>
        </w:rPr>
        <w:commentReference w:id="352"/>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354"/>
      <w:r w:rsidRPr="00A528BB">
        <w:rPr>
          <w:rFonts w:ascii="Times New Roman" w:hAnsi="Times New Roman" w:cs="Times New Roman"/>
        </w:rPr>
        <w:t>Lany et al. 2015</w:t>
      </w:r>
      <w:commentRangeEnd w:id="354"/>
      <w:r w:rsidRPr="008F031E">
        <w:rPr>
          <w:rStyle w:val="CommentReference"/>
          <w:rFonts w:ascii="Times New Roman" w:hAnsi="Times New Roman" w:cs="Times New Roman"/>
          <w:sz w:val="22"/>
          <w:szCs w:val="22"/>
        </w:rPr>
        <w:commentReference w:id="354"/>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lastRenderedPageBreak/>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355"/>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356"/>
      <w:r w:rsidRPr="00A528BB">
        <w:rPr>
          <w:rFonts w:ascii="Times New Roman" w:hAnsi="Times New Roman" w:cs="Times New Roman"/>
        </w:rPr>
        <w:t>drop</w:t>
      </w:r>
      <w:commentRangeEnd w:id="356"/>
      <w:r w:rsidR="001D4558">
        <w:rPr>
          <w:rStyle w:val="CommentReference"/>
        </w:rPr>
        <w:commentReference w:id="356"/>
      </w:r>
      <w:r w:rsidRPr="00A528BB">
        <w:rPr>
          <w:rFonts w:ascii="Times New Roman" w:hAnsi="Times New Roman" w:cs="Times New Roman"/>
        </w:rPr>
        <w:t>?</w:t>
      </w:r>
      <w:commentRangeEnd w:id="355"/>
      <w:r w:rsidR="009F7F00">
        <w:rPr>
          <w:rStyle w:val="CommentReference"/>
        </w:rPr>
        <w:commentReference w:id="355"/>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77777777"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 xml:space="preserve">surveys for caterpillars and spiders (Lany et al. 2015); valley-wide monitoring (point counts) for birds and diurnally active small mammals (Holmes et al. 2011); blacklighting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4</w:t>
      </w:r>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 xml:space="preserve">abundance of </w:t>
      </w:r>
      <w:r w:rsidRPr="00A528BB">
        <w:rPr>
          <w:rFonts w:ascii="Times New Roman" w:hAnsi="Times New Roman" w:cs="Times New Roman"/>
          <w:color w:val="222222"/>
        </w:rPr>
        <w:t>terrestrial salamander</w:t>
      </w:r>
      <w:r w:rsidR="00F678F8">
        <w:rPr>
          <w:rFonts w:ascii="Times New Roman" w:hAnsi="Times New Roman" w:cs="Times New Roman"/>
          <w:color w:val="222222"/>
        </w:rPr>
        <w:t xml:space="preserve">s, which are the </w:t>
      </w:r>
      <w:r w:rsidRPr="00A528BB">
        <w:rPr>
          <w:rFonts w:ascii="Times New Roman" w:hAnsi="Times New Roman" w:cs="Times New Roman"/>
          <w:color w:val="222222"/>
        </w:rPr>
        <w:t xml:space="preserve">top predators in the brown </w:t>
      </w:r>
      <w:commentRangeStart w:id="357"/>
      <w:r w:rsidRPr="00A528BB">
        <w:rPr>
          <w:rFonts w:ascii="Times New Roman" w:hAnsi="Times New Roman" w:cs="Times New Roman"/>
          <w:color w:val="222222"/>
        </w:rPr>
        <w:t>web</w:t>
      </w:r>
      <w:commentRangeEnd w:id="357"/>
      <w:r>
        <w:rPr>
          <w:rStyle w:val="CommentReference"/>
        </w:rPr>
        <w:commentReference w:id="357"/>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358"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359"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360" w:author="Timothy James Fahey" w:date="2016-02-01T13:56:00Z">
        <w:r w:rsidR="001D4558">
          <w:rPr>
            <w:rFonts w:ascii="Times New Roman" w:hAnsi="Times New Roman" w:cs="Times New Roman"/>
          </w:rPr>
          <w:t>T</w:t>
        </w:r>
      </w:ins>
      <w:del w:id="361"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362"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363"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364"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365"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366" w:author="Timothy James Fahey" w:date="2016-02-01T13:58:00Z">
        <w:r w:rsidR="001D4558">
          <w:rPr>
            <w:rFonts w:ascii="Times New Roman" w:hAnsi="Times New Roman" w:cs="Times New Roman"/>
          </w:rPr>
          <w:t>.</w:t>
        </w:r>
      </w:ins>
      <w:del w:id="367"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368"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369"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370" w:author="Timothy James Fahey" w:date="2016-02-01T13:58:00Z">
        <w:r w:rsidR="001D4558">
          <w:rPr>
            <w:rFonts w:ascii="Times New Roman" w:hAnsi="Times New Roman" w:cs="Times New Roman"/>
          </w:rPr>
          <w:t>These trends demand new measurements and a more encompassing model</w:t>
        </w:r>
      </w:ins>
      <w:ins w:id="371" w:author="Timothy James Fahey" w:date="2016-02-01T14:00:00Z">
        <w:r w:rsidR="001D4558">
          <w:rPr>
            <w:rFonts w:ascii="Times New Roman" w:hAnsi="Times New Roman" w:cs="Times New Roman"/>
          </w:rPr>
          <w:t>s</w:t>
        </w:r>
      </w:ins>
      <w:ins w:id="372" w:author="Timothy James Fahey" w:date="2016-02-01T13:58:00Z">
        <w:r w:rsidR="001D4558">
          <w:rPr>
            <w:rFonts w:ascii="Times New Roman" w:hAnsi="Times New Roman" w:cs="Times New Roman"/>
          </w:rPr>
          <w:t xml:space="preserve"> of forest </w:t>
        </w:r>
      </w:ins>
      <w:ins w:id="373" w:author="Timothy James Fahey" w:date="2016-02-01T14:00:00Z">
        <w:r w:rsidR="001D4558">
          <w:rPr>
            <w:rFonts w:ascii="Times New Roman" w:hAnsi="Times New Roman" w:cs="Times New Roman"/>
          </w:rPr>
          <w:t xml:space="preserve">ecosystem </w:t>
        </w:r>
      </w:ins>
      <w:ins w:id="374"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375"/>
      <w:r w:rsidRPr="00CD2788">
        <w:rPr>
          <w:rFonts w:ascii="Times New Roman" w:hAnsi="Times New Roman" w:cs="Times New Roman"/>
        </w:rPr>
        <w:t xml:space="preserve">2.4.2 </w:t>
      </w:r>
      <w:commentRangeEnd w:id="375"/>
      <w:r w:rsidR="00F54166">
        <w:rPr>
          <w:rStyle w:val="CommentReference"/>
        </w:rPr>
        <w:commentReference w:id="375"/>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376"/>
      <w:r w:rsidR="00645C00">
        <w:rPr>
          <w:rFonts w:ascii="Times New Roman" w:hAnsi="Times New Roman" w:cs="Times New Roman"/>
        </w:rPr>
        <w:t>Research team: Battles, Fahey, Cleavitt, Matthes…)</w:t>
      </w:r>
      <w:commentRangeEnd w:id="376"/>
      <w:r w:rsidR="00A9054E">
        <w:rPr>
          <w:rStyle w:val="CommentReference"/>
        </w:rPr>
        <w:commentReference w:id="376"/>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377"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378"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379"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380"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381"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382" w:author="Timothy James Fahey" w:date="2016-02-01T14:02:00Z">
        <w:r w:rsidR="001D4558">
          <w:rPr>
            <w:rFonts w:ascii="Times New Roman" w:hAnsi="Times New Roman" w:cs="Times New Roman"/>
          </w:rPr>
          <w:t xml:space="preserve">a remarkable </w:t>
        </w:r>
      </w:ins>
      <w:del w:id="383"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384"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385"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386"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387" w:author="Timothy James Fahey" w:date="2016-02-01T14:04:00Z">
        <w:r w:rsidR="00D51678">
          <w:rPr>
            <w:rFonts w:ascii="Times New Roman" w:hAnsi="Times New Roman" w:cs="Times New Roman"/>
          </w:rPr>
          <w:t xml:space="preserve"> in the HBR forest</w:t>
        </w:r>
      </w:ins>
      <w:del w:id="388"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389"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390"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w:t>
      </w:r>
      <w:r w:rsidRPr="00CD2788">
        <w:rPr>
          <w:rFonts w:ascii="Times New Roman" w:hAnsi="Times New Roman" w:cs="Times New Roman"/>
        </w:rPr>
        <w:lastRenderedPageBreak/>
        <w:t>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391" w:author="Timothy James Fahey" w:date="2016-02-01T14:07:00Z">
        <w:r w:rsidRPr="00CD2788" w:rsidDel="00D51678">
          <w:rPr>
            <w:rFonts w:ascii="Times New Roman" w:hAnsi="Times New Roman" w:cs="Times New Roman"/>
          </w:rPr>
          <w:delText xml:space="preserve">The complex interplay of </w:delText>
        </w:r>
        <w:commentRangeStart w:id="392"/>
        <w:r w:rsidRPr="00CD2788" w:rsidDel="00D51678">
          <w:rPr>
            <w:rFonts w:ascii="Times New Roman" w:hAnsi="Times New Roman" w:cs="Times New Roman"/>
          </w:rPr>
          <w:delText xml:space="preserve">these novel perturbations </w:delText>
        </w:r>
        <w:commentRangeEnd w:id="392"/>
        <w:r w:rsidR="006B63F1" w:rsidDel="00D51678">
          <w:rPr>
            <w:rStyle w:val="CommentReference"/>
          </w:rPr>
          <w:commentReference w:id="392"/>
        </w:r>
        <w:r w:rsidRPr="00CD2788" w:rsidDel="00D51678">
          <w:rPr>
            <w:rFonts w:ascii="Times New Roman" w:hAnsi="Times New Roman" w:cs="Times New Roman"/>
          </w:rPr>
          <w:delText>fundamentally alters</w:delText>
        </w:r>
      </w:del>
      <w:ins w:id="393" w:author="Timothy James Fahey" w:date="2016-02-01T14:07:00Z">
        <w:r w:rsidR="00D51678">
          <w:rPr>
            <w:rFonts w:ascii="Times New Roman" w:hAnsi="Times New Roman" w:cs="Times New Roman"/>
          </w:rPr>
          <w:t>Such profound shifts in forest structure and composition will alter the</w:t>
        </w:r>
      </w:ins>
      <w:del w:id="394"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biogeophysical template that governs </w:t>
      </w:r>
      <w:ins w:id="395"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396" w:author="Timothy James Fahey" w:date="2016-02-01T14:08:00Z">
        <w:r w:rsidR="00D51678">
          <w:rPr>
            <w:rFonts w:ascii="Times New Roman" w:hAnsi="Times New Roman" w:cs="Times New Roman"/>
          </w:rPr>
          <w:t>W</w:t>
        </w:r>
      </w:ins>
      <w:del w:id="397"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398"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transient as well as steady-state dynamics. We build on the hierarchical-response framework (HRF) proposed by Smith et al. (2009). 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399"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400"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401"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402"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403"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404"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405" w:author="Timothy James Fahey" w:date="2016-02-01T14:13:00Z">
        <w:r w:rsidR="00934902">
          <w:rPr>
            <w:rFonts w:ascii="Times New Roman" w:hAnsi="Times New Roman" w:cs="Times New Roman"/>
          </w:rPr>
          <w:t>W</w:t>
        </w:r>
      </w:ins>
      <w:del w:id="406"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407"/>
      <w:r w:rsidR="009F7F00">
        <w:rPr>
          <w:rFonts w:ascii="Times New Roman" w:hAnsi="Times New Roman" w:cs="Times New Roman"/>
        </w:rPr>
        <w:t>Battles and Fahey 2015</w:t>
      </w:r>
      <w:commentRangeEnd w:id="407"/>
      <w:r w:rsidR="009F7F00">
        <w:rPr>
          <w:rStyle w:val="CommentReference"/>
        </w:rPr>
        <w:commentReference w:id="407"/>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408" w:author="Timothy James Fahey" w:date="2016-02-01T14:13:00Z">
        <w:r w:rsidR="00934902">
          <w:rPr>
            <w:rFonts w:ascii="Times New Roman" w:hAnsi="Times New Roman" w:cs="Times New Roman"/>
          </w:rPr>
          <w:t>1</w:t>
        </w:r>
      </w:ins>
      <w:del w:id="409"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410"/>
      <w:r>
        <w:rPr>
          <w:rFonts w:ascii="Times New Roman" w:hAnsi="Times New Roman" w:cs="Times New Roman"/>
        </w:rPr>
        <w:t>The subsequent step of associating these probabilities with drivers</w:t>
      </w:r>
      <w:ins w:id="411" w:author="Timothy James Fahey" w:date="2016-02-01T14:14:00Z">
        <w:r w:rsidR="00934902">
          <w:rPr>
            <w:rFonts w:ascii="Times New Roman" w:hAnsi="Times New Roman" w:cs="Times New Roman"/>
          </w:rPr>
          <w:t xml:space="preserve"> such as </w:t>
        </w:r>
      </w:ins>
      <w:ins w:id="412" w:author="Timothy James Fahey" w:date="2016-02-01T14:15:00Z">
        <w:r w:rsidR="00934902">
          <w:rPr>
            <w:rFonts w:ascii="Times New Roman" w:hAnsi="Times New Roman" w:cs="Times New Roman"/>
          </w:rPr>
          <w:t xml:space="preserve">natural disturbance events, </w:t>
        </w:r>
      </w:ins>
      <w:ins w:id="413" w:author="Timothy James Fahey" w:date="2016-02-01T14:14:00Z">
        <w:r w:rsidR="00934902">
          <w:rPr>
            <w:rFonts w:ascii="Times New Roman" w:hAnsi="Times New Roman" w:cs="Times New Roman"/>
          </w:rPr>
          <w:t>disease</w:t>
        </w:r>
      </w:ins>
      <w:ins w:id="414" w:author="Timothy James Fahey" w:date="2016-02-01T14:15:00Z">
        <w:r w:rsidR="00934902">
          <w:rPr>
            <w:rFonts w:ascii="Times New Roman" w:hAnsi="Times New Roman" w:cs="Times New Roman"/>
          </w:rPr>
          <w:t>s</w:t>
        </w:r>
      </w:ins>
      <w:ins w:id="415" w:author="Timothy James Fahey" w:date="2016-02-01T14:14:00Z">
        <w:r w:rsidR="00934902">
          <w:rPr>
            <w:rFonts w:ascii="Times New Roman" w:hAnsi="Times New Roman" w:cs="Times New Roman"/>
          </w:rPr>
          <w:t xml:space="preserve">, </w:t>
        </w:r>
      </w:ins>
      <w:ins w:id="416" w:author="Timothy James Fahey" w:date="2016-02-01T14:15:00Z">
        <w:r w:rsidR="00934902">
          <w:rPr>
            <w:rFonts w:ascii="Times New Roman" w:hAnsi="Times New Roman" w:cs="Times New Roman"/>
          </w:rPr>
          <w:t xml:space="preserve">and </w:t>
        </w:r>
      </w:ins>
      <w:ins w:id="417"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410"/>
      <w:r w:rsidR="00882F86">
        <w:rPr>
          <w:rStyle w:val="CommentReference"/>
        </w:rPr>
        <w:commentReference w:id="410"/>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418"/>
      <w:r w:rsidR="00882F86">
        <w:rPr>
          <w:rFonts w:ascii="Times New Roman" w:hAnsi="Times New Roman" w:cs="Times New Roman"/>
        </w:rPr>
        <w:t>Research team Ayres, Battles, Lovett…</w:t>
      </w:r>
      <w:r w:rsidR="00F54166">
        <w:rPr>
          <w:rFonts w:ascii="Times New Roman" w:hAnsi="Times New Roman" w:cs="Times New Roman"/>
        </w:rPr>
        <w:t>)</w:t>
      </w:r>
      <w:commentRangeEnd w:id="418"/>
      <w:r w:rsidR="00A9054E">
        <w:rPr>
          <w:rStyle w:val="CommentReference"/>
        </w:rPr>
        <w:commentReference w:id="418"/>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lastRenderedPageBreak/>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ill replace 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419"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420"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421"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422"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423" w:author="Timothy James Fahey" w:date="2016-02-01T14:18:00Z">
        <w:r w:rsidR="00934902">
          <w:rPr>
            <w:rFonts w:ascii="Times New Roman" w:hAnsi="Times New Roman" w:cs="Times New Roman"/>
          </w:rPr>
          <w:t xml:space="preserve">representative </w:t>
        </w:r>
      </w:ins>
      <w:del w:id="424"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425"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426"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427"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428"/>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428"/>
      <w:r w:rsidR="00A9054E">
        <w:rPr>
          <w:rStyle w:val="CommentReference"/>
        </w:rPr>
        <w:commentReference w:id="428"/>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in  </w:t>
      </w:r>
      <w:commentRangeStart w:id="429"/>
      <w:r w:rsidRPr="00CD2788">
        <w:rPr>
          <w:rFonts w:ascii="Times New Roman" w:hAnsi="Times New Roman" w:cs="Times New Roman"/>
        </w:rPr>
        <w:t>frequency</w:t>
      </w:r>
      <w:commentRangeEnd w:id="429"/>
      <w:r>
        <w:rPr>
          <w:rStyle w:val="CommentReference"/>
        </w:rPr>
        <w:commentReference w:id="429"/>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G. porphyriticus</w:t>
      </w:r>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lastRenderedPageBreak/>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430"/>
      <w:r w:rsidR="00A54FCA" w:rsidRPr="00CD2788">
        <w:rPr>
          <w:rFonts w:ascii="Times New Roman" w:hAnsi="Times New Roman" w:cs="Times New Roman"/>
          <w:b/>
        </w:rPr>
        <w:t>responses</w:t>
      </w:r>
      <w:commentRangeEnd w:id="430"/>
      <w:r w:rsidR="009D0F3E">
        <w:rPr>
          <w:rStyle w:val="CommentReference"/>
        </w:rPr>
        <w:commentReference w:id="430"/>
      </w:r>
    </w:p>
    <w:p w14:paraId="75BA7320" w14:textId="39548E24"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bird </w:t>
      </w:r>
      <w:r w:rsidR="001F1444" w:rsidRPr="00CD2788">
        <w:rPr>
          <w:rFonts w:ascii="Times New Roman" w:hAnsi="Times New Roman" w:cs="Times New Roman"/>
        </w:rPr>
        <w:t>abundance</w:t>
      </w:r>
      <w:r w:rsidR="003D4E26">
        <w:rPr>
          <w:rFonts w:ascii="Times New Roman" w:hAnsi="Times New Roman" w:cs="Times New Roman"/>
        </w:rPr>
        <w:t xml:space="preserve"> (</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431"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432"/>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432"/>
      <w:r w:rsidR="00A9054E">
        <w:rPr>
          <w:rStyle w:val="CommentReference"/>
        </w:rPr>
        <w:commentReference w:id="432"/>
      </w:r>
    </w:p>
    <w:p w14:paraId="472A1197" w14:textId="77777777" w:rsidR="009D0F3E" w:rsidRDefault="00767728" w:rsidP="00767728">
      <w:pPr>
        <w:spacing w:after="0" w:line="240" w:lineRule="auto"/>
        <w:rPr>
          <w:ins w:id="433"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podzolization, the dominant soil forming process in the </w:t>
      </w:r>
      <w:ins w:id="434" w:author="Timothy James Fahey" w:date="2016-02-01T14:25:00Z">
        <w:r w:rsidR="00B9786C">
          <w:rPr>
            <w:rFonts w:ascii="Times New Roman" w:hAnsi="Times New Roman" w:cs="Times New Roman"/>
          </w:rPr>
          <w:t xml:space="preserve">Northern Forest </w:t>
        </w:r>
      </w:ins>
      <w:del w:id="435"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436" w:author="Timothy James Fahey" w:date="2016-02-01T14:26:00Z">
        <w:r w:rsidR="00B9786C">
          <w:rPr>
            <w:rFonts w:ascii="Times New Roman" w:hAnsi="Times New Roman" w:cs="Times New Roman"/>
          </w:rPr>
          <w:t xml:space="preserve">our hydrologic reference </w:t>
        </w:r>
      </w:ins>
      <w:del w:id="437"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438"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439" w:author="Timothy James Fahey" w:date="2016-02-01T14:49:00Z"/>
          <w:rFonts w:ascii="Times New Roman" w:hAnsi="Times New Roman" w:cs="Times New Roman"/>
        </w:rPr>
      </w:pPr>
      <w:ins w:id="440" w:author="Timothy James Fahey" w:date="2016-02-01T14:49:00Z">
        <w:r>
          <w:rPr>
            <w:rFonts w:ascii="Times New Roman" w:hAnsi="Times New Roman" w:cs="Times New Roman"/>
          </w:rPr>
          <w:t>What additional hydropedological units are encountered as we scale up to the entire HBR valley?</w:t>
        </w:r>
      </w:ins>
    </w:p>
    <w:p w14:paraId="66427DC8" w14:textId="77777777" w:rsidR="009D0F3E" w:rsidRDefault="009D0F3E" w:rsidP="00767728">
      <w:pPr>
        <w:spacing w:after="0" w:line="240" w:lineRule="auto"/>
        <w:rPr>
          <w:ins w:id="441"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442" w:author="Timothy James Fahey" w:date="2016-02-01T14:49:00Z">
        <w:r>
          <w:rPr>
            <w:rFonts w:ascii="Times New Roman" w:hAnsi="Times New Roman" w:cs="Times New Roman"/>
          </w:rPr>
          <w:t xml:space="preserve">Approach. </w:t>
        </w:r>
      </w:ins>
      <w:del w:id="443"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444" w:author="Timothy James Fahey" w:date="2016-02-01T14:27:00Z">
        <w:r w:rsidR="004906FD" w:rsidDel="00B9786C">
          <w:rPr>
            <w:rFonts w:ascii="Times New Roman" w:hAnsi="Times New Roman" w:cs="Times New Roman"/>
          </w:rPr>
          <w:delText>include</w:delText>
        </w:r>
      </w:del>
      <w:del w:id="445" w:author="Timothy James Fahey" w:date="2016-02-01T14:26:00Z">
        <w:r w:rsidR="004906FD" w:rsidDel="00B9786C">
          <w:rPr>
            <w:rFonts w:ascii="Times New Roman" w:hAnsi="Times New Roman" w:cs="Times New Roman"/>
          </w:rPr>
          <w:delText>d</w:delText>
        </w:r>
      </w:del>
      <w:del w:id="446"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new hydropedologic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447" w:author="Timothy James Fahey" w:date="2016-02-01T14:50:00Z">
        <w:r>
          <w:rPr>
            <w:rFonts w:ascii="Times New Roman" w:hAnsi="Times New Roman" w:cs="Times New Roman"/>
          </w:rPr>
          <w:t>ern Forest</w:t>
        </w:r>
      </w:ins>
      <w:del w:id="448"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lastRenderedPageBreak/>
        <w:t xml:space="preserve">2.5.2 </w:t>
      </w:r>
      <w:ins w:id="449"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450"/>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450"/>
      <w:r w:rsidR="00A9054E">
        <w:rPr>
          <w:rStyle w:val="CommentReference"/>
        </w:rPr>
        <w:commentReference w:id="450"/>
      </w:r>
    </w:p>
    <w:p w14:paraId="49AF196A" w14:textId="21605CCB" w:rsidR="00E30022" w:rsidRDefault="00767728" w:rsidP="00767728">
      <w:pPr>
        <w:spacing w:after="0" w:line="240" w:lineRule="auto"/>
        <w:rPr>
          <w:ins w:id="451"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452"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453" w:author="Timothy James Fahey" w:date="2016-02-01T14:54:00Z">
        <w:r w:rsidR="00E30022">
          <w:rPr>
            <w:rFonts w:ascii="Times New Roman" w:hAnsi="Times New Roman" w:cs="Times New Roman"/>
          </w:rPr>
          <w:t>Moreover, b</w:t>
        </w:r>
      </w:ins>
      <w:del w:id="454"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455"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456"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ins w:id="457" w:author="Timothy James Fahey" w:date="2016-02-01T14:56:00Z">
        <w:r>
          <w:rPr>
            <w:rFonts w:ascii="Times New Roman" w:hAnsi="Times New Roman" w:cs="Times New Roman"/>
          </w:rPr>
          <w:t>Approach.We will undertake</w:t>
        </w:r>
      </w:ins>
      <w:del w:id="458"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459" w:author="Timothy James Fahey" w:date="2016-02-01T14:58:00Z">
        <w:r w:rsidRPr="00E30022">
          <w:rPr>
            <w:rFonts w:ascii="Times New Roman" w:hAnsi="Times New Roman" w:cs="Times New Roman"/>
          </w:rPr>
          <w: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460"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461"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77777777"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462"/>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r w:rsidR="00724DA8">
        <w:rPr>
          <w:rFonts w:ascii="Times New Roman" w:eastAsia="Times New Roman" w:hAnsi="Times New Roman" w:cs="Times New Roman"/>
          <w:color w:val="000000" w:themeColor="text1"/>
        </w:rPr>
        <w:t xml:space="preserve">…) </w:t>
      </w:r>
      <w:commentRangeEnd w:id="462"/>
      <w:r w:rsidR="00A9054E">
        <w:rPr>
          <w:rStyle w:val="CommentReference"/>
        </w:rPr>
        <w:commentReference w:id="462"/>
      </w:r>
    </w:p>
    <w:p w14:paraId="2591D94B" w14:textId="77777777" w:rsidR="00E30022" w:rsidRDefault="004906FD" w:rsidP="003C7377">
      <w:pPr>
        <w:pStyle w:val="ListParagraph"/>
        <w:spacing w:after="0" w:line="240" w:lineRule="auto"/>
        <w:ind w:left="0"/>
        <w:rPr>
          <w:ins w:id="463"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464"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465"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466"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467"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To complement the ongoing surveys of birds, small mammals, Lepidoptera and salamanders, we will monitor the spatial patterns of other key animal groups to evaluate spatial and temporal concordance of patterns across groups and to quantify how these patterns are linked to ecosystem processes playing out on the hydropedologic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w:t>
      </w:r>
      <w:r w:rsidR="004906FD" w:rsidRPr="00FD5F54">
        <w:rPr>
          <w:rFonts w:ascii="Times New Roman" w:eastAsia="Times New Roman" w:hAnsi="Times New Roman" w:cs="Times New Roman"/>
          <w:color w:val="000000" w:themeColor="text1"/>
        </w:rPr>
        <w:lastRenderedPageBreak/>
        <w:t>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20 sites, 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468"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469"/>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469"/>
      <w:r w:rsidR="00A9054E">
        <w:rPr>
          <w:rStyle w:val="CommentReference"/>
        </w:rPr>
        <w:commentReference w:id="469"/>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470"/>
      <w:r w:rsidR="00CB6A3A" w:rsidRPr="00CD2788">
        <w:rPr>
          <w:rFonts w:ascii="Times New Roman" w:hAnsi="Times New Roman" w:cs="Times New Roman"/>
        </w:rPr>
        <w:t>procedures</w:t>
      </w:r>
      <w:commentRangeEnd w:id="470"/>
      <w:r w:rsidR="00FA61D6">
        <w:rPr>
          <w:rStyle w:val="CommentReference"/>
        </w:rPr>
        <w:commentReference w:id="470"/>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471"/>
      <w:r w:rsidR="009A185A" w:rsidRPr="00CD2788">
        <w:rPr>
          <w:rFonts w:ascii="Times New Roman" w:hAnsi="Times New Roman" w:cs="Times New Roman"/>
        </w:rPr>
        <w:t>water temperature</w:t>
      </w:r>
      <w:commentRangeEnd w:id="471"/>
      <w:r w:rsidR="0091028C">
        <w:rPr>
          <w:rStyle w:val="CommentReference"/>
        </w:rPr>
        <w:commentReference w:id="471"/>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w:t>
      </w:r>
      <w:r w:rsidR="001E163A" w:rsidRPr="001E163A">
        <w:rPr>
          <w:rFonts w:ascii="Times New Roman" w:hAnsi="Times New Roman" w:cs="Times New Roman"/>
        </w:rPr>
        <w:lastRenderedPageBreak/>
        <w:t xml:space="preserve">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472"/>
      <w:r w:rsidRPr="00745EF4">
        <w:rPr>
          <w:rFonts w:ascii="Times New Roman" w:hAnsi="Times New Roman" w:cs="Times New Roman"/>
          <w:b/>
        </w:rPr>
        <w:t>2.7</w:t>
      </w:r>
      <w:commentRangeEnd w:id="472"/>
      <w:r w:rsidR="00301E26">
        <w:rPr>
          <w:rStyle w:val="CommentReference"/>
        </w:rPr>
        <w:commentReference w:id="472"/>
      </w:r>
      <w:r w:rsidRPr="00745EF4">
        <w:rPr>
          <w:rFonts w:ascii="Times New Roman" w:hAnsi="Times New Roman" w:cs="Times New Roman"/>
          <w:b/>
        </w:rPr>
        <w:t>. Related Research</w:t>
      </w:r>
    </w:p>
    <w:p w14:paraId="4F690B7C" w14:textId="4CAAE40D"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473"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474"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475"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476"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477" w:author="Timothy James Fahey" w:date="2016-02-01T15:04:00Z">
        <w:r w:rsidR="00036CEF">
          <w:rPr>
            <w:rFonts w:ascii="Times New Roman" w:hAnsi="Times New Roman" w:cs="Times New Roman"/>
          </w:rPr>
          <w:t>weekly</w:t>
        </w:r>
      </w:ins>
      <w:del w:id="478"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479" w:author="Timothy James Fahey" w:date="2016-02-01T15:04:00Z">
        <w:r w:rsidR="00036CEF">
          <w:rPr>
            <w:rFonts w:ascii="Times New Roman" w:hAnsi="Times New Roman" w:cs="Times New Roman"/>
          </w:rPr>
          <w:t>census of breeding birds.</w:t>
        </w:r>
      </w:ins>
      <w:ins w:id="480"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481" w:author="Timothy James Fahey" w:date="2016-02-01T15:08:00Z">
        <w:r w:rsidR="00036CEF">
          <w:rPr>
            <w:rFonts w:ascii="Times New Roman" w:hAnsi="Times New Roman" w:cs="Times New Roman"/>
          </w:rPr>
          <w:t xml:space="preserve">the gaging stations of the experimental watersheds </w:t>
        </w:r>
      </w:ins>
      <w:ins w:id="482" w:author="Timothy James Fahey" w:date="2016-02-01T15:09:00Z">
        <w:r w:rsidR="00036CEF">
          <w:rPr>
            <w:rFonts w:ascii="Times New Roman" w:hAnsi="Times New Roman" w:cs="Times New Roman"/>
          </w:rPr>
          <w:t xml:space="preserve">(LTREB) </w:t>
        </w:r>
      </w:ins>
      <w:ins w:id="483" w:author="Timothy James Fahey" w:date="2016-02-01T15:08:00Z">
        <w:r w:rsidR="00036CEF">
          <w:rPr>
            <w:rFonts w:ascii="Times New Roman" w:hAnsi="Times New Roman" w:cs="Times New Roman"/>
          </w:rPr>
          <w:t>provides a temporally detailed context in which to</w:t>
        </w:r>
      </w:ins>
      <w:ins w:id="484" w:author="Timothy James Fahey" w:date="2016-02-01T15:09:00Z">
        <w:r w:rsidR="00036CEF">
          <w:rPr>
            <w:rFonts w:ascii="Times New Roman" w:hAnsi="Times New Roman" w:cs="Times New Roman"/>
          </w:rPr>
          <w:t xml:space="preserve"> interpret our spatially detailed</w:t>
        </w:r>
      </w:ins>
      <w:ins w:id="485" w:author="Timothy James Fahey" w:date="2016-02-01T15:12:00Z">
        <w:r w:rsidR="00036CEF">
          <w:rPr>
            <w:rFonts w:ascii="Times New Roman" w:hAnsi="Times New Roman" w:cs="Times New Roman"/>
          </w:rPr>
          <w:t>,</w:t>
        </w:r>
      </w:ins>
      <w:ins w:id="486" w:author="Timothy James Fahey" w:date="2016-02-01T15:09:00Z">
        <w:r w:rsidR="00036CEF">
          <w:rPr>
            <w:rFonts w:ascii="Times New Roman" w:hAnsi="Times New Roman" w:cs="Times New Roman"/>
          </w:rPr>
          <w:t xml:space="preserve"> </w:t>
        </w:r>
      </w:ins>
      <w:ins w:id="487" w:author="Timothy James Fahey" w:date="2016-02-01T15:11:00Z">
        <w:r w:rsidR="00036CEF">
          <w:rPr>
            <w:rFonts w:ascii="Times New Roman" w:hAnsi="Times New Roman" w:cs="Times New Roman"/>
          </w:rPr>
          <w:t>monthly</w:t>
        </w:r>
      </w:ins>
      <w:ins w:id="488" w:author="Timothy James Fahey" w:date="2016-02-01T15:09:00Z">
        <w:r w:rsidR="00036CEF">
          <w:rPr>
            <w:rFonts w:ascii="Times New Roman" w:hAnsi="Times New Roman" w:cs="Times New Roman"/>
          </w:rPr>
          <w:t xml:space="preserve"> </w:t>
        </w:r>
      </w:ins>
      <w:ins w:id="489" w:author="Timothy James Fahey" w:date="2016-02-01T15:12:00Z">
        <w:r w:rsidR="00036CEF">
          <w:rPr>
            <w:rFonts w:ascii="Times New Roman" w:hAnsi="Times New Roman" w:cs="Times New Roman"/>
          </w:rPr>
          <w:t xml:space="preserve">LTER </w:t>
        </w:r>
      </w:ins>
      <w:ins w:id="490" w:author="Timothy James Fahey" w:date="2016-02-01T15:09:00Z">
        <w:r w:rsidR="00036CEF">
          <w:rPr>
            <w:rFonts w:ascii="Times New Roman" w:hAnsi="Times New Roman" w:cs="Times New Roman"/>
          </w:rPr>
          <w:t xml:space="preserve">sampling </w:t>
        </w:r>
      </w:ins>
      <w:ins w:id="491" w:author="Timothy James Fahey" w:date="2016-02-01T15:11:00Z">
        <w:r w:rsidR="00036CEF">
          <w:rPr>
            <w:rFonts w:ascii="Times New Roman" w:hAnsi="Times New Roman" w:cs="Times New Roman"/>
          </w:rPr>
          <w:t xml:space="preserve">of soil solutions </w:t>
        </w:r>
      </w:ins>
      <w:ins w:id="492" w:author="Timothy James Fahey" w:date="2016-02-01T15:09:00Z">
        <w:r w:rsidR="00036CEF">
          <w:rPr>
            <w:rFonts w:ascii="Times New Roman" w:hAnsi="Times New Roman" w:cs="Times New Roman"/>
          </w:rPr>
          <w:t>and longitudinal stream chemistry (ref.).</w:t>
        </w:r>
      </w:ins>
      <w:del w:id="493" w:author="Timothy James Fahey" w:date="2016-02-01T15:04:00Z">
        <w:r w:rsidR="00301E26" w:rsidDel="00036CEF">
          <w:rPr>
            <w:rFonts w:ascii="Times New Roman" w:hAnsi="Times New Roman" w:cs="Times New Roman"/>
          </w:rPr>
          <w:delText>bird studies</w:delText>
        </w:r>
      </w:del>
      <w:del w:id="494"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495" w:author="Timothy James Fahey" w:date="2016-02-01T15:13:00Z">
        <w:r w:rsidR="00205002">
          <w:rPr>
            <w:rFonts w:ascii="Times New Roman" w:hAnsi="Times New Roman" w:cs="Times New Roman"/>
          </w:rPr>
          <w:t>illustrate</w:t>
        </w:r>
      </w:ins>
      <w:del w:id="496"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497"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498"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499" w:author="Timothy James Fahey" w:date="2016-02-01T15:14:00Z">
        <w:r>
          <w:rPr>
            <w:rFonts w:ascii="Times New Roman" w:hAnsi="Times New Roman" w:cs="Times New Roman"/>
          </w:rPr>
          <w:t>For</w:t>
        </w:r>
      </w:ins>
      <w:del w:id="500"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a 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501"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502" w:author="Timothy James Fahey" w:date="2016-02-01T15:14:00Z">
        <w:r w:rsidR="00205002">
          <w:rPr>
            <w:rFonts w:ascii="Times New Roman" w:hAnsi="Times New Roman" w:cs="Times New Roman"/>
          </w:rPr>
          <w:t>has been</w:t>
        </w:r>
      </w:ins>
      <w:del w:id="503"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504" w:author="Timothy James Fahey" w:date="2016-02-01T15:14:00Z">
        <w:r w:rsidR="00205002">
          <w:rPr>
            <w:rFonts w:ascii="Times New Roman" w:hAnsi="Times New Roman" w:cs="Times New Roman"/>
          </w:rPr>
          <w:t>8</w:t>
        </w:r>
      </w:ins>
      <w:del w:id="505"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506" w:author="Timothy James Fahey" w:date="2016-02-01T15:15:00Z">
        <w:r w:rsidR="00205002">
          <w:rPr>
            <w:rFonts w:ascii="Times New Roman" w:hAnsi="Times New Roman" w:cs="Times New Roman"/>
          </w:rPr>
          <w:t>at</w:t>
        </w:r>
      </w:ins>
      <w:del w:id="507"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508" w:author="Timothy James Fahey" w:date="2016-02-01T15:15:00Z">
        <w:r w:rsidR="00205002">
          <w:rPr>
            <w:rFonts w:ascii="Times New Roman" w:hAnsi="Times New Roman" w:cs="Times New Roman"/>
          </w:rPr>
          <w:t>ing</w:t>
        </w:r>
      </w:ins>
      <w:del w:id="509"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510"/>
      <w:r w:rsidR="00105FA9" w:rsidRPr="00CD2788">
        <w:rPr>
          <w:rFonts w:ascii="Times New Roman" w:hAnsi="Times New Roman" w:cs="Times New Roman"/>
          <w:b/>
        </w:rPr>
        <w:t>Synthesis and Prediction</w:t>
      </w:r>
      <w:commentRangeEnd w:id="510"/>
      <w:r w:rsidR="00105FA9" w:rsidRPr="00CD2788">
        <w:rPr>
          <w:rStyle w:val="CommentReference"/>
          <w:rFonts w:ascii="Times New Roman" w:hAnsi="Times New Roman" w:cs="Times New Roman"/>
          <w:sz w:val="22"/>
          <w:szCs w:val="22"/>
        </w:rPr>
        <w:commentReference w:id="510"/>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lastRenderedPageBreak/>
        <w:t>2.8</w:t>
      </w:r>
      <w:r w:rsidR="00C01A5C" w:rsidRPr="00DE3577">
        <w:rPr>
          <w:rFonts w:ascii="Times New Roman" w:hAnsi="Times New Roman" w:cs="Times New Roman"/>
          <w:i/>
        </w:rPr>
        <w:t xml:space="preserve">.1 </w:t>
      </w:r>
      <w:commentRangeStart w:id="511"/>
      <w:r w:rsidR="00C01A5C" w:rsidRPr="00DE3577">
        <w:rPr>
          <w:rFonts w:ascii="Times New Roman" w:hAnsi="Times New Roman" w:cs="Times New Roman"/>
          <w:i/>
        </w:rPr>
        <w:t>Challenges for synthesis and prediction</w:t>
      </w:r>
      <w:commentRangeEnd w:id="511"/>
      <w:r w:rsidR="008A245B">
        <w:rPr>
          <w:rStyle w:val="CommentReference"/>
        </w:rPr>
        <w:commentReference w:id="511"/>
      </w:r>
    </w:p>
    <w:p w14:paraId="1BDE4E22" w14:textId="4B5064C4"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512"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513"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514" w:author="Timothy James Fahey" w:date="2016-02-01T15:21:00Z">
        <w:r w:rsidR="00205002">
          <w:rPr>
            <w:rFonts w:ascii="Times New Roman" w:hAnsi="Times New Roman" w:cs="Times New Roman"/>
          </w:rPr>
          <w:t xml:space="preserve">existing </w:t>
        </w:r>
      </w:ins>
      <w:ins w:id="515"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516" w:author="Timothy James Fahey" w:date="2016-02-01T15:19:00Z">
        <w:r w:rsidR="00205002">
          <w:rPr>
            <w:rFonts w:ascii="Times New Roman" w:hAnsi="Times New Roman" w:cs="Times New Roman"/>
          </w:rPr>
          <w:t>podsolization</w:t>
        </w:r>
      </w:ins>
      <w:ins w:id="517" w:author="Timothy James Fahey" w:date="2016-02-01T15:18:00Z">
        <w:r w:rsidR="00205002">
          <w:rPr>
            <w:rFonts w:ascii="Times New Roman" w:hAnsi="Times New Roman" w:cs="Times New Roman"/>
          </w:rPr>
          <w:t xml:space="preserve"> </w:t>
        </w:r>
      </w:ins>
      <w:ins w:id="518" w:author="Timothy James Fahey" w:date="2016-02-01T15:19:00Z">
        <w:r w:rsidR="00205002">
          <w:rPr>
            <w:rFonts w:ascii="Times New Roman" w:hAnsi="Times New Roman" w:cs="Times New Roman"/>
          </w:rPr>
          <w:t>processes, leading to new models and measurements of solute flux in headwater catchments.</w:t>
        </w:r>
      </w:ins>
      <w:ins w:id="519" w:author="Timothy James Fahey" w:date="2016-02-01T15:21:00Z">
        <w:r w:rsidR="00205002">
          <w:rPr>
            <w:rFonts w:ascii="Times New Roman" w:hAnsi="Times New Roman" w:cs="Times New Roman"/>
          </w:rPr>
          <w:t xml:space="preserve"> Expanding the scale of these observations will likely reveal additional key processes.</w:t>
        </w:r>
      </w:ins>
      <w:ins w:id="520" w:author="Timothy James Fahey" w:date="2016-02-01T15:19:00Z">
        <w:r w:rsidR="00205002">
          <w:rPr>
            <w:rFonts w:ascii="Times New Roman" w:hAnsi="Times New Roman" w:cs="Times New Roman"/>
          </w:rPr>
          <w:t xml:space="preserve"> This iterative</w:t>
        </w:r>
      </w:ins>
      <w:ins w:id="521" w:author="Timothy James Fahey" w:date="2016-02-01T15:21:00Z">
        <w:r w:rsidR="00205002">
          <w:rPr>
            <w:rFonts w:ascii="Times New Roman" w:hAnsi="Times New Roman" w:cs="Times New Roman"/>
          </w:rPr>
          <w:t>…</w:t>
        </w:r>
      </w:ins>
      <w:commentRangeStart w:id="522"/>
      <w:del w:id="523" w:author="Timothy James Fahey" w:date="2016-02-01T15:18:00Z">
        <w:r w:rsidRPr="00CD2788" w:rsidDel="00205002">
          <w:rPr>
            <w:rFonts w:ascii="Times New Roman" w:hAnsi="Times New Roman" w:cs="Times New Roman"/>
          </w:rPr>
          <w:delText>our</w:delText>
        </w:r>
        <w:commentRangeEnd w:id="522"/>
        <w:r w:rsidR="00205002" w:rsidDel="00205002">
          <w:rPr>
            <w:rStyle w:val="CommentReference"/>
          </w:rPr>
          <w:commentReference w:id="522"/>
        </w:r>
        <w:r w:rsidRPr="00CD2788" w:rsidDel="00205002">
          <w:rPr>
            <w:rFonts w:ascii="Times New Roman" w:hAnsi="Times New Roman" w:cs="Times New Roman"/>
          </w:rPr>
          <w:delText xml:space="preserve"> </w:delText>
        </w:r>
        <w:commentRangeStart w:id="524"/>
        <w:r w:rsidRPr="00CD2788" w:rsidDel="00205002">
          <w:rPr>
            <w:rFonts w:ascii="Times New Roman" w:hAnsi="Times New Roman" w:cs="Times New Roman"/>
          </w:rPr>
          <w:delText>ideas</w:delText>
        </w:r>
        <w:commentRangeEnd w:id="524"/>
        <w:r w:rsidR="00205002" w:rsidDel="00205002">
          <w:rPr>
            <w:rStyle w:val="CommentReference"/>
          </w:rPr>
          <w:commentReference w:id="524"/>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525"/>
      <w:r w:rsidRPr="00CD2788">
        <w:rPr>
          <w:rFonts w:ascii="Times New Roman" w:hAnsi="Times New Roman" w:cs="Times New Roman"/>
        </w:rPr>
        <w:t>challenges:</w:t>
      </w:r>
      <w:commentRangeEnd w:id="525"/>
      <w:r w:rsidR="005F51E1">
        <w:rPr>
          <w:rStyle w:val="CommentReference"/>
        </w:rPr>
        <w:commentReference w:id="525"/>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526"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527"/>
      <w:r w:rsidR="00084634" w:rsidRPr="00824B84">
        <w:rPr>
          <w:rFonts w:ascii="Times New Roman" w:hAnsi="Times New Roman" w:cs="Times New Roman"/>
        </w:rPr>
        <w:t>2014</w:t>
      </w:r>
      <w:commentRangeEnd w:id="527"/>
      <w:r w:rsidR="00084634">
        <w:rPr>
          <w:rStyle w:val="CommentReference"/>
        </w:rPr>
        <w:commentReference w:id="527"/>
      </w:r>
      <w:r w:rsidR="00084634" w:rsidRPr="00824B84">
        <w:rPr>
          <w:rFonts w:ascii="Times New Roman" w:hAnsi="Times New Roman" w:cs="Times New Roman"/>
        </w:rPr>
        <w:t xml:space="preserve">) recently proposed innovations in the Ecosystem Demography Model, version 2.2 (ED2, Medvigy et al. 2009) in conjunction with </w:t>
      </w:r>
      <w:r w:rsidR="00084634" w:rsidRPr="00824B84">
        <w:rPr>
          <w:rFonts w:ascii="Times New Roman" w:hAnsi="Times New Roman" w:cs="Times New Roman"/>
        </w:rPr>
        <w:lastRenderedPageBreak/>
        <w:t>the Predictive Ecosystem Analyzer (PEcAn) informatics system (</w:t>
      </w:r>
      <w:commentRangeStart w:id="528"/>
      <w:r w:rsidR="00084634" w:rsidRPr="00824B84">
        <w:rPr>
          <w:rFonts w:ascii="Times New Roman" w:hAnsi="Times New Roman" w:cs="Times New Roman"/>
        </w:rPr>
        <w:t>LeBauer et al. 2013</w:t>
      </w:r>
      <w:commentRangeEnd w:id="528"/>
      <w:r w:rsidR="00084634" w:rsidRPr="009C0E1A">
        <w:rPr>
          <w:rStyle w:val="CommentReference"/>
          <w:rFonts w:ascii="Times New Roman" w:hAnsi="Times New Roman" w:cs="Times New Roman"/>
        </w:rPr>
        <w:commentReference w:id="528"/>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529"/>
      <w:r w:rsidR="00084634" w:rsidRPr="00824B84">
        <w:rPr>
          <w:rFonts w:ascii="Times New Roman" w:hAnsi="Times New Roman" w:cs="Times New Roman"/>
        </w:rPr>
        <w:t>We</w:t>
      </w:r>
      <w:commentRangeEnd w:id="529"/>
      <w:r w:rsidR="00084634">
        <w:rPr>
          <w:rStyle w:val="CommentReference"/>
        </w:rPr>
        <w:commentReference w:id="529"/>
      </w:r>
      <w:r w:rsidR="00084634" w:rsidRPr="00824B84">
        <w:rPr>
          <w:rFonts w:ascii="Times New Roman" w:hAnsi="Times New Roman" w:cs="Times New Roman"/>
        </w:rPr>
        <w:t xml:space="preserve"> have recruited an ecosystem data scientist (Matthes)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530" w:author="Timothy James Fahey" w:date="2016-02-01T15:26:00Z">
        <w:r w:rsidR="009F6E99" w:rsidRPr="00CD2788" w:rsidDel="00024966">
          <w:rPr>
            <w:rFonts w:ascii="Times New Roman" w:hAnsi="Times New Roman" w:cs="Times New Roman"/>
          </w:rPr>
          <w:delText xml:space="preserve"> </w:delText>
        </w:r>
      </w:del>
      <w:del w:id="531"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203EECC3"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532" w:author="Timothy James Fahey" w:date="2016-02-01T15:26:00Z">
        <w:r w:rsidR="00024966">
          <w:rPr>
            <w:rFonts w:ascii="Times New Roman" w:hAnsi="Times New Roman" w:cs="Times New Roman"/>
          </w:rPr>
          <w:t>N</w:t>
        </w:r>
      </w:ins>
      <w:del w:id="533"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534"/>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534"/>
      <w:r w:rsidR="0065462D" w:rsidRPr="00CD2788">
        <w:rPr>
          <w:rStyle w:val="CommentReference"/>
          <w:rFonts w:ascii="Times New Roman" w:hAnsi="Times New Roman" w:cs="Times New Roman"/>
          <w:sz w:val="22"/>
          <w:szCs w:val="22"/>
        </w:rPr>
        <w:commentReference w:id="534"/>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535"/>
      <w:r w:rsidR="005F51E1">
        <w:rPr>
          <w:rStyle w:val="apple-converted-space"/>
          <w:rFonts w:ascii="Times New Roman" w:hAnsi="Times New Roman" w:cs="Times New Roman"/>
          <w:color w:val="222222"/>
          <w:shd w:val="clear" w:color="auto" w:fill="FFFFFF"/>
        </w:rPr>
        <w:t>Research team:  Yanai, Campbell, Battles..)</w:t>
      </w:r>
      <w:commentRangeEnd w:id="535"/>
      <w:r w:rsidR="005F51E1">
        <w:rPr>
          <w:rStyle w:val="CommentReference"/>
        </w:rPr>
        <w:commentReference w:id="535"/>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On the other hand, the weekly schedule of sampling of streams was unnecessarily frequent given the variance during base flow (summer time) but not frequent enough during the fluctuating flows associated with snowmelt. We plan to follow-up on these results with the strategic addition of precipitation collectors and dilution gaging during high flows in order to assess alternative monitoring strategies for these key aspects of the hydrologic budget. At HBR and other LTER sites, the </w:t>
      </w:r>
      <w:r w:rsidRPr="006C48A9">
        <w:rPr>
          <w:rFonts w:ascii="Times New Roman" w:hAnsi="Times New Roman" w:cs="Times New Roman"/>
          <w:color w:val="222222"/>
          <w:shd w:val="clear" w:color="auto" w:fill="FFFFFF"/>
        </w:rPr>
        <w:lastRenderedPageBreak/>
        <w:t>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make the best measurements possible 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536"/>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536"/>
      <w:r w:rsidR="00105FA9" w:rsidRPr="00CD2788">
        <w:rPr>
          <w:rStyle w:val="CommentReference"/>
          <w:rFonts w:ascii="Times New Roman" w:hAnsi="Times New Roman" w:cs="Times New Roman"/>
          <w:sz w:val="22"/>
          <w:szCs w:val="22"/>
        </w:rPr>
        <w:commentReference w:id="536"/>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537"/>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537"/>
      <w:r w:rsidR="00756DC0">
        <w:rPr>
          <w:rStyle w:val="CommentReference"/>
        </w:rPr>
        <w:commentReference w:id="537"/>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co)Editor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html, css, php, xslt, javascrip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lastRenderedPageBreak/>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w:t>
      </w:r>
      <w:r w:rsidRPr="00756DC0">
        <w:rPr>
          <w:rFonts w:ascii="Times New Roman" w:hAnsi="Times New Roman" w:cs="Times New Roman"/>
          <w:sz w:val="22"/>
          <w:szCs w:val="22"/>
        </w:rPr>
        <w:lastRenderedPageBreak/>
        <w:t>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The most important task ahead with regard to metadata,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t>
      </w:r>
      <w:r w:rsidRPr="00756DC0">
        <w:rPr>
          <w:rFonts w:ascii="Times New Roman" w:hAnsi="Times New Roman" w:cs="Times New Roman"/>
          <w:sz w:val="22"/>
          <w:szCs w:val="22"/>
        </w:rPr>
        <w:lastRenderedPageBreak/>
        <w:t xml:space="preserve">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Amey. </w:t>
      </w:r>
      <w:r w:rsidRPr="00756DC0">
        <w:rPr>
          <w:rFonts w:ascii="Times New Roman" w:hAnsi="Times New Roman" w:cs="Times New Roman"/>
          <w:sz w:val="22"/>
          <w:szCs w:val="22"/>
        </w:rPr>
        <w:t>During this current funding cycle, the establishment of the HBR Archive Committee, and archive support from LTER supplemental funding, ha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Syracuse University </w:t>
      </w:r>
      <w:r w:rsidRPr="00756DC0">
        <w:rPr>
          <w:rFonts w:ascii="Times New Roman" w:hAnsi="Times New Roman" w:cs="Times New Roman"/>
          <w:sz w:val="22"/>
          <w:szCs w:val="22"/>
        </w:rPr>
        <w:lastRenderedPageBreak/>
        <w:t>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website services were seen as 'for us' not broader audience – I think the new virtual tour done in arc storymaps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w:t>
      </w:r>
      <w:r>
        <w:rPr>
          <w:rFonts w:ascii="Times New Roman" w:hAnsi="Times New Roman" w:cs="Times New Roman"/>
        </w:rPr>
        <w:lastRenderedPageBreak/>
        <w:t>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538"/>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538"/>
      <w:r w:rsidR="00844518">
        <w:rPr>
          <w:rStyle w:val="CommentReference"/>
        </w:rPr>
        <w:commentReference w:id="538"/>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492D4F" w:rsidRDefault="00492D4F"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214468"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338EB8A4" w14:textId="77777777" w:rsidR="00492D4F" w:rsidRDefault="00492D4F" w:rsidP="00DF733C">
                      <w:r>
                        <w:t>Figure 1 caption:  Conceptual diagram</w:t>
                      </w:r>
                    </w:p>
                  </w:txbxContent>
                </v:textbox>
              </v:shape>
            </w:pict>
          </mc:Fallback>
        </mc:AlternateContent>
      </w:r>
      <w:r w:rsidR="00252B71">
        <w:rPr>
          <w:rStyle w:val="CommentReference"/>
        </w:rPr>
        <w:commentReference w:id="539"/>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492D4F" w:rsidRDefault="00492D4F"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690981A4"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">
                <v:textbox>
                  <w:txbxContent>
                    <w:p w14:paraId="249C44A2" w14:textId="77777777" w:rsidR="00492D4F" w:rsidRDefault="00492D4F"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54580" cy="620395"/>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620395"/>
                        </a:xfrm>
                        <a:prstGeom prst="rect">
                          <a:avLst/>
                        </a:prstGeom>
                        <a:solidFill>
                          <a:srgbClr val="FFFFFF"/>
                        </a:solidFill>
                        <a:ln w="9525">
                          <a:solidFill>
                            <a:srgbClr val="000000"/>
                          </a:solidFill>
                          <a:miter lim="800000"/>
                          <a:headEnd/>
                          <a:tailEnd/>
                        </a:ln>
                      </wps:spPr>
                      <wps:txbx>
                        <w:txbxContent>
                          <w:p w14:paraId="524C675A" w14:textId="77777777" w:rsidR="00492D4F" w:rsidRDefault="00492D4F"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CBF55BC" id="Text Box 52" o:spid="_x0000_s1029" type="#_x0000_t202" style="position:absolute;margin-left:-213.5pt;margin-top:14.95pt;width:185.4pt;height:48.8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">
                <v:textbox style="mso-fit-shape-to-text:t">
                  <w:txbxContent>
                    <w:p w14:paraId="524C675A" w14:textId="77777777" w:rsidR="00492D4F" w:rsidRDefault="00492D4F" w:rsidP="00DF733C">
                      <w:r>
                        <w:t>Figure 2 caption—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492D4F" w:rsidRDefault="00492D4F"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41964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3E081937" w14:textId="77777777" w:rsidR="00492D4F" w:rsidRDefault="00492D4F"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492D4F" w:rsidRDefault="00492D4F"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D253C1"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6766D919" w14:textId="77777777" w:rsidR="00492D4F" w:rsidRDefault="00492D4F"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63470" cy="424180"/>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3470" cy="424180"/>
                        </a:xfrm>
                        <a:prstGeom prst="rect">
                          <a:avLst/>
                        </a:prstGeom>
                        <a:solidFill>
                          <a:srgbClr val="FFFFFF"/>
                        </a:solidFill>
                        <a:ln w="9525">
                          <a:solidFill>
                            <a:srgbClr val="000000"/>
                          </a:solidFill>
                          <a:miter lim="800000"/>
                          <a:headEnd/>
                          <a:tailEnd/>
                        </a:ln>
                      </wps:spPr>
                      <wps:txbx>
                        <w:txbxContent>
                          <w:p w14:paraId="70D5CDB1" w14:textId="77777777" w:rsidR="00492D4F" w:rsidRDefault="00492D4F"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5785D52" id="Text Box 97" o:spid="_x0000_s1032" type="#_x0000_t202" style="position:absolute;margin-left:44.1pt;margin-top:2.85pt;width:186.1pt;height:33.4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">
                <v:textbox style="mso-fit-shape-to-text:t">
                  <w:txbxContent>
                    <w:p w14:paraId="70D5CDB1" w14:textId="77777777" w:rsidR="00492D4F" w:rsidRDefault="00492D4F" w:rsidP="00DF733C">
                      <w:r>
                        <w:t>Figure 6 caption .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62835" cy="424180"/>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835" cy="424180"/>
                        </a:xfrm>
                        <a:prstGeom prst="rect">
                          <a:avLst/>
                        </a:prstGeom>
                        <a:solidFill>
                          <a:srgbClr val="FFFFFF"/>
                        </a:solidFill>
                        <a:ln w="9525">
                          <a:solidFill>
                            <a:srgbClr val="000000"/>
                          </a:solidFill>
                          <a:miter lim="800000"/>
                          <a:headEnd/>
                          <a:tailEnd/>
                        </a:ln>
                      </wps:spPr>
                      <wps:txbx>
                        <w:txbxContent>
                          <w:p w14:paraId="3518FD57" w14:textId="77777777" w:rsidR="00492D4F" w:rsidRDefault="00492D4F">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4E1A416" id="Text Box 36" o:spid="_x0000_s1033" type="#_x0000_t202" style="position:absolute;margin-left:-238.5pt;margin-top:231.25pt;width:186.05pt;height:33.4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">
                <v:textbox style="mso-fit-shape-to-text:t">
                  <w:txbxContent>
                    <w:p w14:paraId="3518FD57" w14:textId="77777777" w:rsidR="00492D4F" w:rsidRDefault="00492D4F">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53310" cy="424180"/>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424180"/>
                        </a:xfrm>
                        <a:prstGeom prst="rect">
                          <a:avLst/>
                        </a:prstGeom>
                        <a:solidFill>
                          <a:srgbClr val="FFFFFF"/>
                        </a:solidFill>
                        <a:ln w="9525">
                          <a:solidFill>
                            <a:srgbClr val="000000"/>
                          </a:solidFill>
                          <a:miter lim="800000"/>
                          <a:headEnd/>
                          <a:tailEnd/>
                        </a:ln>
                      </wps:spPr>
                      <wps:txbx>
                        <w:txbxContent>
                          <w:p w14:paraId="326B19E8" w14:textId="77777777" w:rsidR="00492D4F" w:rsidRDefault="00492D4F">
                            <w:r>
                              <w:t>Fig 7 caption.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F6098F0" id="Text Box 34" o:spid="_x0000_s1034" type="#_x0000_t202" style="position:absolute;margin-left:-238.9pt;margin-top:17.85pt;width:185.3pt;height:33.4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">
                <v:textbox style="mso-fit-shape-to-text:t">
                  <w:txbxContent>
                    <w:p w14:paraId="326B19E8" w14:textId="77777777" w:rsidR="00492D4F" w:rsidRDefault="00492D4F">
                      <w:r>
                        <w:t>Fig 7 caption. Precip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BE0E7"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492D4F" w:rsidRDefault="00492D4F"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5F659B"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57B18839" w14:textId="77777777" w:rsidR="00492D4F" w:rsidRDefault="00492D4F"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E99597"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492D4F" w:rsidRDefault="00492D4F"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55BA3D"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033480E8" w14:textId="77777777" w:rsidR="00492D4F" w:rsidRDefault="00492D4F"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492D4F" w:rsidRDefault="00492D4F"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D69DC9"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4BC8164D" w14:textId="77777777" w:rsidR="00492D4F" w:rsidRDefault="00492D4F"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1670F1" w:rsidP="00DF733C">
      <w:pPr>
        <w:rPr>
          <w:noProof/>
        </w:rPr>
      </w:pP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492D4F" w:rsidRDefault="00492D4F"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B7B0E9"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33030664" w14:textId="77777777" w:rsidR="00492D4F" w:rsidRDefault="00492D4F"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492D4F" w:rsidRDefault="00492D4F"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B134AB"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5940319A" w14:textId="77777777" w:rsidR="00492D4F" w:rsidRDefault="00492D4F"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492D4F" w:rsidRDefault="00492D4F"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35D9C26"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547AB15C" w14:textId="77777777" w:rsidR="00492D4F" w:rsidRDefault="00492D4F"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492D4F" w:rsidRDefault="00492D4F"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7F3EE8B"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6361E4B2" w14:textId="77777777" w:rsidR="00492D4F" w:rsidRDefault="00492D4F"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492D4F" w:rsidRPr="002C5FE7" w:rsidRDefault="00492D4F"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4130E3C"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4178998E" w14:textId="77777777" w:rsidR="00492D4F" w:rsidRPr="002C5FE7" w:rsidRDefault="00492D4F"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8EFDA6"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492D4F" w:rsidRDefault="00492D4F" w:rsidP="009F4296">
                            <w:r>
                              <w:t>Figure 17:  Hei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9FB650E" id="Text Box 85" o:spid="_x0000_s1043" type="#_x0000_t202" style="position:absolute;margin-left:308.65pt;margin-top:-285.4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">
                <v:textbox style="mso-fit-shape-to-text:t">
                  <w:txbxContent>
                    <w:p w14:paraId="1C200707" w14:textId="77777777" w:rsidR="00492D4F" w:rsidRDefault="00492D4F" w:rsidP="009F4296">
                      <w:r>
                        <w:t>Figure 17:  Heirarchical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492D4F" w:rsidRDefault="00492D4F"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C60BE39"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6D022ECE" w14:textId="77777777" w:rsidR="00492D4F" w:rsidRDefault="00492D4F" w:rsidP="009F4296">
                      <w:r>
                        <w:t>Figure 18 Valley-wide  foliar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492D4F" w:rsidRDefault="00492D4F"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21D6E46"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7F6BAD7B" w14:textId="77777777" w:rsidR="00492D4F" w:rsidRDefault="00492D4F" w:rsidP="00DF733C">
                      <w:r>
                        <w:t>Figure 19 caption- Valley wide stream pH</w:t>
                      </w:r>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492D4F" w:rsidRDefault="00492D4F"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1C3298"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3C0F4E59" w14:textId="77777777" w:rsidR="00492D4F" w:rsidRDefault="00492D4F" w:rsidP="00DF733C">
                      <w:r>
                        <w:t xml:space="preserve">Figure 20  Valley wide birds.  </w:t>
                      </w:r>
                    </w:p>
                  </w:txbxContent>
                </v:textbox>
              </v:shape>
            </w:pict>
          </mc:Fallback>
        </mc:AlternateContent>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492D4F" w:rsidRDefault="00492D4F" w:rsidP="00DF733C">
                            <w:r>
                              <w:t>Figure 20 caption- Hydropedology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D81DC4"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7E792A55" w14:textId="77777777" w:rsidR="00492D4F" w:rsidRDefault="00492D4F" w:rsidP="00DF733C">
                      <w:r>
                        <w:t>Figure 20 caption- Hydropedology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492D4F" w:rsidRDefault="00492D4F" w:rsidP="00DF733C">
                            <w:r>
                              <w:t xml:space="preserve">FIGur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3FAA7AB"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5C2B7F58" w14:textId="77777777" w:rsidR="00492D4F" w:rsidRDefault="00492D4F" w:rsidP="00DF733C">
                      <w:r>
                        <w:t xml:space="preserve">FIGur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54580" cy="424180"/>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424180"/>
                        </a:xfrm>
                        <a:prstGeom prst="rect">
                          <a:avLst/>
                        </a:prstGeom>
                        <a:solidFill>
                          <a:srgbClr val="FFFFFF"/>
                        </a:solidFill>
                        <a:ln w="9525">
                          <a:solidFill>
                            <a:srgbClr val="000000"/>
                          </a:solidFill>
                          <a:miter lim="800000"/>
                          <a:headEnd/>
                          <a:tailEnd/>
                        </a:ln>
                      </wps:spPr>
                      <wps:txbx>
                        <w:txbxContent>
                          <w:p w14:paraId="0DE6671B" w14:textId="77777777" w:rsidR="00492D4F" w:rsidRDefault="00492D4F" w:rsidP="00DF733C">
                            <w:r>
                              <w:t>FIGur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1FF1F31" id="Text Box 62" o:spid="_x0000_s1049" type="#_x0000_t202" style="position:absolute;margin-left:-343.15pt;margin-top:64.5pt;width:185.4pt;height:33.4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">
                <v:textbox style="mso-fit-shape-to-text:t">
                  <w:txbxContent>
                    <w:p w14:paraId="0DE6671B" w14:textId="77777777" w:rsidR="00492D4F" w:rsidRDefault="00492D4F" w:rsidP="00DF733C">
                      <w:r>
                        <w:t>FIGur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492D4F" w:rsidRPr="00E178CE" w:rsidRDefault="00492D4F"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35C6D00"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4AB25618" w14:textId="77777777" w:rsidR="00492D4F" w:rsidRPr="00E178CE" w:rsidRDefault="00492D4F"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492D4F" w:rsidRPr="00385003" w:rsidRDefault="00492D4F"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CE5671"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5C263D20" w14:textId="77777777" w:rsidR="00492D4F" w:rsidRPr="00385003" w:rsidRDefault="00492D4F"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4B293C99" w14:textId="77777777" w:rsidR="009C1EBB" w:rsidRDefault="009C1EBB" w:rsidP="009C1EBB"/>
    <w:p w14:paraId="08068F9A" w14:textId="77777777" w:rsidR="00BE6539" w:rsidRDefault="009C1EBB">
      <w:pPr>
        <w:rPr>
          <w:ins w:id="540"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541"/>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Pr="00597CC9" w:rsidRDefault="00597CC9" w:rsidP="00597CC9">
      <w:pPr>
        <w:pStyle w:val="EndNoteBibliography"/>
        <w:spacing w:after="0"/>
        <w:ind w:left="720" w:hanging="720"/>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lastRenderedPageBreak/>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77777777" w:rsidR="00597CC9" w:rsidRPr="00597CC9" w:rsidRDefault="00597CC9" w:rsidP="00597CC9">
      <w:pPr>
        <w:pStyle w:val="EndNoteBibliography"/>
        <w:spacing w:after="0"/>
        <w:ind w:left="720" w:hanging="720"/>
      </w:pPr>
      <w:r w:rsidRPr="00597CC9">
        <w:t>Lany, N. K. 2014. Effects of temperature on species interactions in northern hardwood forests. Dissertation. Dartmouth College, Hanover, NH, USA.</w:t>
      </w:r>
    </w:p>
    <w:p w14:paraId="1E39B42B" w14:textId="77777777" w:rsidR="00597CC9" w:rsidRPr="00597CC9" w:rsidRDefault="00597CC9" w:rsidP="00597CC9">
      <w:pPr>
        <w:pStyle w:val="EndNoteBibliography"/>
        <w:spacing w:after="0"/>
        <w:ind w:left="720" w:hanging="720"/>
      </w:pPr>
      <w:r w:rsidRPr="00597CC9">
        <w:t>Lany, N. K., M. P. Ayres, E. E. Stange, T. S. Sillet, N. L. Rodenhouse, and R. T. Holmes. 2015a. Breeding timed to maximize reproductive success in a migratory songbird:</w:t>
      </w:r>
      <w:r w:rsidR="00A743EB">
        <w:t xml:space="preserve"> </w:t>
      </w:r>
      <w:r w:rsidRPr="00597CC9">
        <w:t>The importance of phenological asynchrony. Submitted.</w:t>
      </w:r>
    </w:p>
    <w:p w14:paraId="26C1A4AC" w14:textId="77777777" w:rsidR="00597CC9" w:rsidRPr="00597CC9" w:rsidRDefault="00597CC9" w:rsidP="00597CC9">
      <w:pPr>
        <w:pStyle w:val="EndNoteBibliography"/>
        <w:spacing w:after="0"/>
        <w:ind w:left="720" w:hanging="720"/>
      </w:pPr>
      <w:r w:rsidRPr="00597CC9">
        <w:t xml:space="preserve">Lany, N. K., M. P. Ayres, E. E. Stange, T. S. Sillet, N. L. Rodenhouse, and R. T. Holmes. 2015b. Breeding timed to maximize reproductive success in a migratory songbird: the importance of phenological asynchrony. Oikos </w:t>
      </w:r>
      <w:r w:rsidRPr="00597CC9">
        <w:rPr>
          <w:b/>
        </w:rPr>
        <w:t>In press</w:t>
      </w:r>
      <w:r w:rsidRPr="00597CC9">
        <w:t>.</w:t>
      </w:r>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lastRenderedPageBreak/>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7777777" w:rsidR="00597CC9" w:rsidRPr="00597CC9" w:rsidRDefault="00597CC9" w:rsidP="00597CC9">
      <w:pPr>
        <w:pStyle w:val="EndNoteBibliography"/>
        <w:spacing w:after="0"/>
        <w:ind w:left="720" w:hanging="720"/>
      </w:pPr>
      <w:r w:rsidRPr="00597CC9">
        <w:lastRenderedPageBreak/>
        <w:t>Sherry, T. W., S. Wilson, S. Hunter, and R. T. Holmes. 2015. Impacts of nest predators and weather on reproductive success and population limitation in a long-distance migratory songbird. Journal of Avian Biology:n/a-n/a.</w:t>
      </w:r>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77777777" w:rsidR="00597CC9" w:rsidRPr="00597CC9" w:rsidRDefault="00597CC9" w:rsidP="00597CC9">
      <w:pPr>
        <w:pStyle w:val="EndNoteBibliography"/>
        <w:spacing w:after="0"/>
        <w:ind w:left="720" w:hanging="720"/>
      </w:pPr>
      <w:r w:rsidRPr="00597CC9">
        <w:t xml:space="preserve">Townsend, A. K., E. G. Cooch, T. S. Sillet, N. L. Rodenhouse, R. T. Holmes, and M. S. Webster. 2015. The interacting effects of food, spring temperature, and global climate cycles on population dynamics of a migratory songbird. Global Change Biology </w:t>
      </w:r>
      <w:r w:rsidRPr="00597CC9">
        <w:rPr>
          <w:b/>
        </w:rPr>
        <w:t>In press</w:t>
      </w:r>
      <w:r w:rsidRPr="00597CC9">
        <w:t>.</w:t>
      </w:r>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541"/>
      <w:r w:rsidR="00235200">
        <w:rPr>
          <w:rStyle w:val="CommentReference"/>
        </w:rPr>
        <w:commentReference w:id="541"/>
      </w:r>
    </w:p>
    <w:p w14:paraId="7C68B176" w14:textId="77777777" w:rsidR="009C1EBB" w:rsidRDefault="009C1EBB" w:rsidP="002B6987">
      <w:pPr>
        <w:spacing w:after="0" w:line="240" w:lineRule="auto"/>
      </w:pPr>
      <w:r>
        <w:lastRenderedPageBreak/>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Dietze, M. C., and J. H. Matthes. 2014. A general ecophysiological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Medvigy, D., S. C. Wofsy,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4ADEA583"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Doorn,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lastRenderedPageBreak/>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lastRenderedPageBreak/>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lastRenderedPageBreak/>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lastRenderedPageBreak/>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w:t>
      </w:r>
      <w:r w:rsidRPr="000371CA">
        <w:lastRenderedPageBreak/>
        <w:t xml:space="preserve">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w:t>
      </w:r>
      <w:r w:rsidRPr="000371CA">
        <w:lastRenderedPageBreak/>
        <w:t xml:space="preserve">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lastRenderedPageBreak/>
        <w:t>Burton, T. M., G. E. Likens. 1975. Salamander Populations and Biomass in Hubbard Brook Experimental Forest, New-Hampshire. Copeia :541-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ennifer M. Fraterrigo,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Fisk MC, Ratliff TJ, Goswami S, Yanai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imothy James Fahey" w:date="2016-02-01T09:41:00Z" w:initials="TJF">
    <w:p w14:paraId="5427B4F3" w14:textId="77777777" w:rsidR="00492D4F" w:rsidRDefault="00492D4F">
      <w:pPr>
        <w:pStyle w:val="CommentText"/>
      </w:pPr>
      <w:r>
        <w:rPr>
          <w:rStyle w:val="CommentReference"/>
        </w:rPr>
        <w:annotationRef/>
      </w:r>
      <w:r>
        <w:t>No caps below</w:t>
      </w:r>
    </w:p>
  </w:comment>
  <w:comment w:id="1" w:author="Timothy James Fahey" w:date="2016-02-01T09:44:00Z" w:initials="TJF">
    <w:p w14:paraId="1255B861" w14:textId="77777777" w:rsidR="00492D4F" w:rsidRDefault="00492D4F">
      <w:pPr>
        <w:pStyle w:val="CommentText"/>
      </w:pPr>
      <w:r>
        <w:rPr>
          <w:rStyle w:val="CommentReference"/>
        </w:rPr>
        <w:annotationRef/>
      </w:r>
      <w:r>
        <w:t>Different order vs below</w:t>
      </w:r>
    </w:p>
  </w:comment>
  <w:comment w:id="2" w:author="lovettg" w:date="2016-01-28T18:09:00Z" w:initials="gml">
    <w:p w14:paraId="7D8F1C81" w14:textId="77777777" w:rsidR="00492D4F" w:rsidRDefault="00492D4F" w:rsidP="007E6484">
      <w:pPr>
        <w:pStyle w:val="CommentText"/>
      </w:pPr>
      <w:r>
        <w:rPr>
          <w:rStyle w:val="CommentReference"/>
        </w:rPr>
        <w:annotationRef/>
      </w:r>
      <w:r>
        <w:t xml:space="preserve">Note that this “10 signature publications”  list is a requirement for the proposal.  </w:t>
      </w:r>
    </w:p>
    <w:p w14:paraId="764574B3" w14:textId="77777777" w:rsidR="00492D4F" w:rsidRDefault="00492D4F" w:rsidP="007E6484">
      <w:pPr>
        <w:pStyle w:val="CommentText"/>
      </w:pPr>
    </w:p>
  </w:comment>
  <w:comment w:id="5" w:author="Timothy James Fahey" w:date="2016-02-01T09:46:00Z" w:initials="TJF">
    <w:p w14:paraId="619AF056" w14:textId="77777777" w:rsidR="00492D4F" w:rsidRDefault="00492D4F">
      <w:pPr>
        <w:pStyle w:val="CommentText"/>
      </w:pPr>
      <w:r>
        <w:rPr>
          <w:rStyle w:val="CommentReference"/>
        </w:rPr>
        <w:annotationRef/>
      </w:r>
      <w:r>
        <w:t>Mercury policy, too?</w:t>
      </w:r>
    </w:p>
  </w:comment>
  <w:comment w:id="49" w:author="Timothy James Fahey" w:date="2016-02-01T10:11:00Z" w:initials="TJF">
    <w:p w14:paraId="1002F015" w14:textId="77777777" w:rsidR="00492D4F" w:rsidRDefault="00492D4F">
      <w:pPr>
        <w:pStyle w:val="CommentText"/>
      </w:pPr>
      <w:r>
        <w:rPr>
          <w:rStyle w:val="CommentReference"/>
        </w:rPr>
        <w:annotationRef/>
      </w:r>
      <w:r>
        <w:t>Could cut this for length</w:t>
      </w:r>
    </w:p>
  </w:comment>
  <w:comment w:id="52" w:author="Melany" w:date="2016-01-29T12:56:00Z" w:initials="M">
    <w:p w14:paraId="5BC10B20" w14:textId="77777777" w:rsidR="00492D4F" w:rsidRDefault="00492D4F"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17D4BEFE" w14:textId="77777777" w:rsidR="00492D4F" w:rsidRDefault="00492D4F" w:rsidP="00F479D7">
      <w:pPr>
        <w:pStyle w:val="CommentText"/>
      </w:pPr>
    </w:p>
    <w:p w14:paraId="57AFCD1F" w14:textId="77777777" w:rsidR="00492D4F" w:rsidRDefault="00492D4F"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0E5CF69B" w14:textId="77777777" w:rsidR="00492D4F" w:rsidRDefault="00492D4F" w:rsidP="00F479D7">
      <w:pPr>
        <w:pStyle w:val="CommentText"/>
      </w:pPr>
    </w:p>
  </w:comment>
  <w:comment w:id="57" w:author="Timothy James Fahey" w:date="2016-02-01T10:15:00Z" w:initials="TJF">
    <w:p w14:paraId="1F6D51B5" w14:textId="77777777" w:rsidR="00492D4F" w:rsidRDefault="00492D4F">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59" w:author="Timothy James Fahey" w:date="2016-02-01T10:16:00Z" w:initials="TJF">
    <w:p w14:paraId="3FE4457A" w14:textId="77777777" w:rsidR="00492D4F" w:rsidRDefault="00492D4F">
      <w:pPr>
        <w:pStyle w:val="CommentText"/>
      </w:pPr>
      <w:r>
        <w:rPr>
          <w:rStyle w:val="CommentReference"/>
        </w:rPr>
        <w:annotationRef/>
      </w:r>
      <w:r>
        <w:t>No para</w:t>
      </w:r>
    </w:p>
  </w:comment>
  <w:comment w:id="72" w:author="lovettg" w:date="2016-01-25T14:17:00Z" w:initials="gml">
    <w:p w14:paraId="334A200E" w14:textId="77777777" w:rsidR="00492D4F" w:rsidRDefault="00492D4F">
      <w:pPr>
        <w:pStyle w:val="CommentText"/>
      </w:pPr>
      <w:r>
        <w:rPr>
          <w:rStyle w:val="CommentReference"/>
        </w:rPr>
        <w:annotationRef/>
      </w:r>
      <w:r>
        <w:t>Peter:  This seems inconsistent.    If losses decrease at low elevations (warmer temps) , that would lead to greater N availability</w:t>
      </w:r>
    </w:p>
  </w:comment>
  <w:comment w:id="81" w:author="Timothy James Fahey" w:date="2016-02-01T10:27:00Z" w:initials="TJF">
    <w:p w14:paraId="3DBC7E8C" w14:textId="77777777" w:rsidR="00492D4F" w:rsidRDefault="00492D4F">
      <w:pPr>
        <w:pStyle w:val="CommentText"/>
      </w:pPr>
      <w:r>
        <w:rPr>
          <w:rStyle w:val="CommentReference"/>
        </w:rPr>
        <w:annotationRef/>
      </w:r>
      <w:r>
        <w:t>Weak lead sentence</w:t>
      </w:r>
    </w:p>
  </w:comment>
  <w:comment w:id="99" w:author="lovettg" w:date="2016-01-29T19:18:00Z" w:initials="gml">
    <w:p w14:paraId="034F82F3" w14:textId="77777777" w:rsidR="00492D4F" w:rsidRDefault="00492D4F">
      <w:pPr>
        <w:pStyle w:val="CommentText"/>
      </w:pPr>
      <w:r>
        <w:rPr>
          <w:rStyle w:val="CommentReference"/>
        </w:rPr>
        <w:annotationRef/>
      </w:r>
      <w:r>
        <w:t>John B:  I need this figure</w:t>
      </w:r>
    </w:p>
  </w:comment>
  <w:comment w:id="107" w:author="ptempler" w:date="2016-01-29T15:51:00Z" w:initials="p">
    <w:p w14:paraId="1C5F5FB3" w14:textId="77777777" w:rsidR="00492D4F" w:rsidRDefault="00492D4F" w:rsidP="00EF2BB8">
      <w:pPr>
        <w:pStyle w:val="CommentText"/>
      </w:pPr>
      <w:r>
        <w:rPr>
          <w:rStyle w:val="CommentReference"/>
        </w:rPr>
        <w:annotationRef/>
      </w:r>
      <w:r>
        <w:t>Is the disease already present at HBR or not yet?</w:t>
      </w:r>
    </w:p>
  </w:comment>
  <w:comment w:id="115" w:author="John Campbell" w:date="2016-01-14T11:30:00Z" w:initials="JLC">
    <w:p w14:paraId="11E70B15" w14:textId="77777777" w:rsidR="00492D4F" w:rsidRPr="001F5A68" w:rsidRDefault="00492D4F"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47" w:author="lovettg" w:date="2016-01-28T12:43:00Z" w:initials="gml">
    <w:p w14:paraId="67A0DFD2" w14:textId="77777777" w:rsidR="00492D4F" w:rsidRDefault="00492D4F">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150" w:author="Timothy James Fahey" w:date="2016-02-01T11:11:00Z" w:initials="TJF">
    <w:p w14:paraId="4AF6ECD7" w14:textId="175F76F9" w:rsidR="00492D4F" w:rsidRDefault="00492D4F">
      <w:pPr>
        <w:pStyle w:val="CommentText"/>
      </w:pPr>
      <w:r>
        <w:rPr>
          <w:rStyle w:val="CommentReference"/>
        </w:rPr>
        <w:annotationRef/>
      </w:r>
      <w:r>
        <w:t>Can this be further elaborated</w:t>
      </w:r>
    </w:p>
  </w:comment>
  <w:comment w:id="153" w:author="John Campbell" w:date="2016-01-14T11:30:00Z" w:initials="JLC">
    <w:p w14:paraId="21B76829" w14:textId="77777777" w:rsidR="00492D4F" w:rsidRPr="006F1A31" w:rsidRDefault="00492D4F">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156" w:author="Timothy James Fahey" w:date="2016-02-01T11:20:00Z" w:initials="TJF">
    <w:p w14:paraId="754CE791" w14:textId="35F2DC32" w:rsidR="00492D4F" w:rsidRDefault="00492D4F">
      <w:pPr>
        <w:pStyle w:val="CommentText"/>
      </w:pPr>
      <w:r>
        <w:rPr>
          <w:rStyle w:val="CommentReference"/>
        </w:rPr>
        <w:annotationRef/>
      </w:r>
      <w:r>
        <w:t>New one in the works??</w:t>
      </w:r>
    </w:p>
  </w:comment>
  <w:comment w:id="168" w:author="Timothy James Fahey" w:date="2016-02-01T11:25:00Z" w:initials="TJF">
    <w:p w14:paraId="6F769E4D" w14:textId="36C3E725" w:rsidR="00492D4F" w:rsidRDefault="00492D4F">
      <w:pPr>
        <w:pStyle w:val="CommentText"/>
      </w:pPr>
      <w:r>
        <w:rPr>
          <w:rStyle w:val="CommentReference"/>
        </w:rPr>
        <w:annotationRef/>
      </w:r>
      <w:r>
        <w:t>By whom?</w:t>
      </w:r>
    </w:p>
  </w:comment>
  <w:comment w:id="169" w:author="Timothy James Fahey" w:date="2016-02-01T11:24:00Z" w:initials="TJF">
    <w:p w14:paraId="393F3F0F" w14:textId="21AC1A09" w:rsidR="00492D4F" w:rsidRDefault="00492D4F">
      <w:pPr>
        <w:pStyle w:val="CommentText"/>
      </w:pPr>
      <w:r>
        <w:rPr>
          <w:rStyle w:val="CommentReference"/>
        </w:rPr>
        <w:annotationRef/>
      </w:r>
      <w:r>
        <w:t>Hmm, but we don’t propose to study why in this proposal</w:t>
      </w:r>
    </w:p>
  </w:comment>
  <w:comment w:id="196" w:author="Timothy James Fahey" w:date="2016-02-01T15:30:00Z" w:initials="TJF">
    <w:p w14:paraId="290DB7C1" w14:textId="36DC31EC" w:rsidR="00024966" w:rsidRDefault="00024966">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200" w:author="lovettg" w:date="2016-01-29T20:19:00Z" w:initials="gml">
    <w:p w14:paraId="1423C3D0" w14:textId="77777777" w:rsidR="00492D4F" w:rsidRDefault="00492D4F">
      <w:pPr>
        <w:pStyle w:val="CommentText"/>
      </w:pPr>
      <w:r>
        <w:rPr>
          <w:rStyle w:val="CommentReference"/>
        </w:rPr>
        <w:annotationRef/>
      </w:r>
      <w:r>
        <w:t>NSF wants us to identify lead scientists on each project.  Please help complete these lists.</w:t>
      </w:r>
    </w:p>
  </w:comment>
  <w:comment w:id="210" w:author="lovettg" w:date="2016-01-29T20:19:00Z" w:initials="gml">
    <w:p w14:paraId="3B1BD103" w14:textId="77777777" w:rsidR="00492D4F" w:rsidRDefault="00492D4F">
      <w:pPr>
        <w:pStyle w:val="CommentText"/>
      </w:pPr>
      <w:r>
        <w:rPr>
          <w:rStyle w:val="CommentReference"/>
        </w:rPr>
        <w:annotationRef/>
      </w:r>
      <w:r>
        <w:t>Complete this list</w:t>
      </w:r>
    </w:p>
  </w:comment>
  <w:comment w:id="211" w:author="Timothy James Fahey" w:date="2016-02-01T12:29:00Z" w:initials="TJF">
    <w:p w14:paraId="00445FED" w14:textId="088FAEED" w:rsidR="00492D4F" w:rsidRDefault="00492D4F">
      <w:pPr>
        <w:pStyle w:val="CommentText"/>
      </w:pPr>
      <w:r>
        <w:rPr>
          <w:rStyle w:val="CommentReference"/>
        </w:rPr>
        <w:annotationRef/>
      </w:r>
      <w:r>
        <w:t>Plus N fixation, right?</w:t>
      </w:r>
    </w:p>
  </w:comment>
  <w:comment w:id="216" w:author="Timothy James Fahey" w:date="2016-02-01T12:32:00Z" w:initials="TJF">
    <w:p w14:paraId="496BCBB9" w14:textId="09300609" w:rsidR="00492D4F" w:rsidRDefault="00492D4F">
      <w:pPr>
        <w:pStyle w:val="CommentText"/>
      </w:pPr>
      <w:r>
        <w:rPr>
          <w:rStyle w:val="CommentReference"/>
        </w:rPr>
        <w:annotationRef/>
      </w:r>
      <w:r>
        <w:t>If needed, this section could be reduced – e.g., no need to go back over V and R.</w:t>
      </w:r>
    </w:p>
  </w:comment>
  <w:comment w:id="222" w:author="lovettg" w:date="2016-01-26T16:02:00Z" w:initials="gml">
    <w:p w14:paraId="352E40C0" w14:textId="77777777" w:rsidR="00492D4F" w:rsidRPr="004B21E8" w:rsidRDefault="00492D4F"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Kizewski,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p w14:paraId="4A76C55D" w14:textId="77777777" w:rsidR="00492D4F" w:rsidRDefault="00492D4F">
      <w:pPr>
        <w:pStyle w:val="CommentText"/>
      </w:pPr>
    </w:p>
  </w:comment>
  <w:comment w:id="223" w:author="Timothy James Fahey" w:date="2016-02-01T12:37:00Z" w:initials="TJF">
    <w:p w14:paraId="57A08992" w14:textId="543E4958" w:rsidR="00492D4F" w:rsidRDefault="00492D4F">
      <w:pPr>
        <w:pStyle w:val="CommentText"/>
      </w:pPr>
      <w:r>
        <w:rPr>
          <w:rStyle w:val="CommentReference"/>
        </w:rPr>
        <w:annotationRef/>
      </w:r>
      <w:r>
        <w:t>Adsorption of DON??</w:t>
      </w:r>
    </w:p>
  </w:comment>
  <w:comment w:id="244" w:author="Timothy James Fahey" w:date="2016-02-01T12:38:00Z" w:initials="TJF">
    <w:p w14:paraId="02AF0861" w14:textId="4C9D82E5" w:rsidR="00492D4F" w:rsidRDefault="00492D4F">
      <w:pPr>
        <w:pStyle w:val="CommentText"/>
      </w:pPr>
      <w:r>
        <w:rPr>
          <w:rStyle w:val="CommentReference"/>
        </w:rPr>
        <w:annotationRef/>
      </w:r>
      <w:r>
        <w:t>formatting</w:t>
      </w:r>
    </w:p>
  </w:comment>
  <w:comment w:id="246" w:author="Timothy James Fahey" w:date="2016-02-01T15:45:00Z" w:initials="TJF">
    <w:p w14:paraId="11ED1618" w14:textId="77777777" w:rsidR="00103408" w:rsidRDefault="00103408" w:rsidP="00103408">
      <w:pPr>
        <w:pStyle w:val="CommentText"/>
      </w:pPr>
      <w:r>
        <w:rPr>
          <w:rStyle w:val="CommentReference"/>
        </w:rPr>
        <w:annotationRef/>
      </w:r>
      <w:r>
        <w:t>Rastetter, E. B., G. I. A</w:t>
      </w:r>
    </w:p>
    <w:p w14:paraId="4F754626" w14:textId="77777777" w:rsidR="00103408" w:rsidRDefault="00103408" w:rsidP="00103408">
      <w:pPr>
        <w:pStyle w:val="CommentText"/>
      </w:pPr>
      <w:r>
        <w:t xml:space="preserve"> ̊</w:t>
      </w:r>
    </w:p>
    <w:p w14:paraId="6110F8D1" w14:textId="77777777" w:rsidR="00103408" w:rsidRDefault="00103408" w:rsidP="00103408">
      <w:pPr>
        <w:pStyle w:val="CommentText"/>
      </w:pPr>
      <w:r>
        <w:t>gren, and G. R. Shaver. 1997.</w:t>
      </w:r>
    </w:p>
    <w:p w14:paraId="63266209" w14:textId="77777777" w:rsidR="00103408" w:rsidRDefault="00103408" w:rsidP="00103408">
      <w:pPr>
        <w:pStyle w:val="CommentText"/>
      </w:pPr>
      <w:r>
        <w:t>Responses of N-limited ecosystems to increased CO</w:t>
      </w:r>
    </w:p>
    <w:p w14:paraId="528BD3A0" w14:textId="77777777" w:rsidR="00103408" w:rsidRDefault="00103408" w:rsidP="00103408">
      <w:pPr>
        <w:pStyle w:val="CommentText"/>
      </w:pPr>
      <w:r>
        <w:t>2</w:t>
      </w:r>
    </w:p>
    <w:p w14:paraId="59429197" w14:textId="77777777" w:rsidR="00103408" w:rsidRDefault="00103408" w:rsidP="00103408">
      <w:pPr>
        <w:pStyle w:val="CommentText"/>
      </w:pPr>
      <w:r>
        <w:t>:a</w:t>
      </w:r>
    </w:p>
    <w:p w14:paraId="69D84058" w14:textId="77777777" w:rsidR="00103408" w:rsidRDefault="00103408" w:rsidP="00103408">
      <w:pPr>
        <w:pStyle w:val="CommentText"/>
      </w:pPr>
      <w:r>
        <w:t>balanced-nutrition, coupled-element-cycles model. Ecological</w:t>
      </w:r>
    </w:p>
    <w:p w14:paraId="2F47669B" w14:textId="28295ECA" w:rsidR="00103408" w:rsidRDefault="00103408" w:rsidP="00103408">
      <w:pPr>
        <w:pStyle w:val="CommentText"/>
      </w:pPr>
      <w:r>
        <w:t>Applications 7:444–460</w:t>
      </w:r>
      <w:bookmarkStart w:id="247" w:name="_GoBack"/>
      <w:bookmarkEnd w:id="247"/>
    </w:p>
  </w:comment>
  <w:comment w:id="248" w:author="lovettg" w:date="2016-01-29T09:51:00Z" w:initials="gml">
    <w:p w14:paraId="497E62CB" w14:textId="77777777" w:rsidR="00492D4F" w:rsidRDefault="00492D4F">
      <w:pPr>
        <w:pStyle w:val="CommentText"/>
      </w:pPr>
      <w:r>
        <w:rPr>
          <w:rStyle w:val="CommentReference"/>
        </w:rPr>
        <w:annotationRef/>
      </w:r>
    </w:p>
    <w:p w14:paraId="10A0CFB4" w14:textId="77777777" w:rsidR="00492D4F" w:rsidRDefault="00492D4F">
      <w:pPr>
        <w:pStyle w:val="CommentText"/>
      </w:pPr>
      <w:r>
        <w:t>From John B:</w:t>
      </w:r>
    </w:p>
    <w:p w14:paraId="044CEA96" w14:textId="77777777" w:rsidR="00492D4F" w:rsidRDefault="00492D4F" w:rsidP="00AE7DC9">
      <w:pPr>
        <w:pStyle w:val="CommentText"/>
      </w:pPr>
      <w:r>
        <w:t xml:space="preserve">This section is the only mention of P in the entire proposal. It is an important counter to the focus on N and Ca but could use a more conceptual intro. </w:t>
      </w:r>
    </w:p>
    <w:p w14:paraId="15D026D4" w14:textId="77777777" w:rsidR="00492D4F" w:rsidRDefault="00492D4F">
      <w:pPr>
        <w:pStyle w:val="CommentText"/>
      </w:pPr>
    </w:p>
    <w:p w14:paraId="6D6E5E8A" w14:textId="77777777" w:rsidR="00492D4F" w:rsidRDefault="00492D4F">
      <w:pPr>
        <w:pStyle w:val="CommentText"/>
      </w:pPr>
    </w:p>
  </w:comment>
  <w:comment w:id="249" w:author="lovettg" w:date="2016-01-29T20:20:00Z" w:initials="gml">
    <w:p w14:paraId="3E2DD7EF" w14:textId="77777777" w:rsidR="00492D4F" w:rsidRDefault="00492D4F">
      <w:pPr>
        <w:pStyle w:val="CommentText"/>
      </w:pPr>
      <w:r>
        <w:rPr>
          <w:rStyle w:val="CommentReference"/>
        </w:rPr>
        <w:annotationRef/>
      </w:r>
      <w:r>
        <w:t>Complete this list</w:t>
      </w:r>
    </w:p>
  </w:comment>
  <w:comment w:id="269" w:author="Timothy James Fahey" w:date="2016-02-01T12:57:00Z" w:initials="TJF">
    <w:p w14:paraId="1B42AC50" w14:textId="602FD3BF" w:rsidR="00492D4F" w:rsidRDefault="00492D4F">
      <w:pPr>
        <w:pStyle w:val="CommentText"/>
      </w:pPr>
      <w:r>
        <w:rPr>
          <w:rStyle w:val="CommentReference"/>
        </w:rPr>
        <w:annotationRef/>
      </w:r>
      <w:r>
        <w:t>We have a nice conceptual diagram from the new preproposal that could go here</w:t>
      </w:r>
    </w:p>
  </w:comment>
  <w:comment w:id="284" w:author="lovettg" w:date="2016-01-29T10:14:00Z" w:initials="gml">
    <w:p w14:paraId="7FC1B2C7" w14:textId="77777777" w:rsidR="00492D4F" w:rsidRDefault="00492D4F">
      <w:pPr>
        <w:pStyle w:val="CommentText"/>
      </w:pPr>
      <w:r>
        <w:rPr>
          <w:rStyle w:val="CommentReference"/>
        </w:rPr>
        <w:annotationRef/>
      </w:r>
      <w:r>
        <w:t>No mention of Ca response</w:t>
      </w:r>
    </w:p>
  </w:comment>
  <w:comment w:id="285" w:author="Timothy James Fahey" w:date="2016-02-01T13:05:00Z" w:initials="TJF">
    <w:p w14:paraId="6B1485B1" w14:textId="2E5FA956" w:rsidR="00492D4F" w:rsidRDefault="00492D4F">
      <w:pPr>
        <w:pStyle w:val="CommentText"/>
      </w:pPr>
      <w:r>
        <w:rPr>
          <w:rStyle w:val="CommentReference"/>
        </w:rPr>
        <w:annotationRef/>
      </w:r>
      <w:r>
        <w:t>Seems trite</w:t>
      </w:r>
    </w:p>
  </w:comment>
  <w:comment w:id="290" w:author="lovettg" w:date="2016-01-29T20:20:00Z" w:initials="gml">
    <w:p w14:paraId="44F47D05" w14:textId="77777777" w:rsidR="00492D4F" w:rsidRDefault="00492D4F">
      <w:pPr>
        <w:pStyle w:val="CommentText"/>
      </w:pPr>
      <w:r>
        <w:rPr>
          <w:rStyle w:val="CommentReference"/>
        </w:rPr>
        <w:annotationRef/>
      </w:r>
      <w:r>
        <w:t>Complete this list</w:t>
      </w:r>
    </w:p>
  </w:comment>
  <w:comment w:id="296" w:author="lovettg" w:date="2016-01-29T10:28:00Z" w:initials="gml">
    <w:p w14:paraId="726D050D" w14:textId="77777777" w:rsidR="00492D4F" w:rsidRDefault="00492D4F">
      <w:pPr>
        <w:pStyle w:val="CommentText"/>
      </w:pPr>
      <w:r>
        <w:rPr>
          <w:rStyle w:val="CommentReference"/>
        </w:rPr>
        <w:annotationRef/>
      </w:r>
      <w:r>
        <w:t xml:space="preserve">Mark or Jackie:  We need  more explanation here. </w:t>
      </w:r>
    </w:p>
  </w:comment>
  <w:comment w:id="297" w:author="lovettg" w:date="2016-01-29T20:20:00Z" w:initials="gml">
    <w:p w14:paraId="5B67B490" w14:textId="77777777" w:rsidR="00492D4F" w:rsidRDefault="00492D4F">
      <w:pPr>
        <w:pStyle w:val="CommentText"/>
      </w:pPr>
      <w:r>
        <w:rPr>
          <w:rStyle w:val="CommentReference"/>
        </w:rPr>
        <w:annotationRef/>
      </w:r>
      <w:r>
        <w:t>Complete this list</w:t>
      </w:r>
    </w:p>
  </w:comment>
  <w:comment w:id="306" w:author="lovettg" w:date="2016-01-29T20:21:00Z" w:initials="gml">
    <w:p w14:paraId="3486E76F" w14:textId="77777777" w:rsidR="00492D4F" w:rsidRDefault="00492D4F">
      <w:pPr>
        <w:pStyle w:val="CommentText"/>
      </w:pPr>
      <w:r>
        <w:rPr>
          <w:rStyle w:val="CommentReference"/>
        </w:rPr>
        <w:annotationRef/>
      </w:r>
      <w:r>
        <w:t>Complete this list</w:t>
      </w:r>
    </w:p>
  </w:comment>
  <w:comment w:id="311" w:author="Timothy James Fahey" w:date="2016-02-01T13:33:00Z" w:initials="TJF">
    <w:p w14:paraId="5C3FEBC1" w14:textId="30873754" w:rsidR="007B2D26" w:rsidRDefault="007B2D26">
      <w:pPr>
        <w:pStyle w:val="CommentText"/>
      </w:pPr>
      <w:r>
        <w:rPr>
          <w:rStyle w:val="CommentReference"/>
        </w:rPr>
        <w:annotationRef/>
      </w:r>
      <w:r>
        <w:t>Repetitious - could edit</w:t>
      </w:r>
    </w:p>
  </w:comment>
  <w:comment w:id="316" w:author="lovettg" w:date="2016-01-26T16:55:00Z" w:initials="gml">
    <w:p w14:paraId="36694F1D" w14:textId="77777777" w:rsidR="00492D4F" w:rsidRDefault="00492D4F">
      <w:pPr>
        <w:pStyle w:val="CommentText"/>
      </w:pPr>
      <w:r>
        <w:rPr>
          <w:rStyle w:val="CommentReference"/>
        </w:rPr>
        <w:annotationRef/>
      </w:r>
      <w:r>
        <w:t>Peter: you need to elaborate here</w:t>
      </w:r>
    </w:p>
  </w:comment>
  <w:comment w:id="319" w:author="Mark Green" w:date="2016-01-14T11:30:00Z" w:initials="MG">
    <w:p w14:paraId="010CD173" w14:textId="77777777" w:rsidR="00492D4F" w:rsidRDefault="00492D4F">
      <w:pPr>
        <w:pStyle w:val="CommentText"/>
      </w:pPr>
      <w:r>
        <w:rPr>
          <w:rStyle w:val="CommentReference"/>
        </w:rPr>
        <w:annotationRef/>
      </w:r>
      <w:r>
        <w:t>I wasn’t part of this part, but here are some ideas.</w:t>
      </w:r>
    </w:p>
  </w:comment>
  <w:comment w:id="320" w:author="Winsor Lowe" w:date="2016-01-28T16:02:00Z" w:initials="WL">
    <w:p w14:paraId="63CBC7F2" w14:textId="77777777" w:rsidR="00492D4F" w:rsidRDefault="00492D4F"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321" w:author="Matthew P. Ayres" w:date="2016-01-28T16:02:00Z" w:initials="MPA">
    <w:p w14:paraId="1BC27E56" w14:textId="77777777" w:rsidR="00492D4F" w:rsidRDefault="00492D4F" w:rsidP="00765743">
      <w:pPr>
        <w:pStyle w:val="CommentText"/>
      </w:pPr>
      <w:r>
        <w:rPr>
          <w:rStyle w:val="CommentReference"/>
        </w:rPr>
        <w:annotationRef/>
      </w:r>
      <w:r>
        <w:t>I agree with Winsor that it seems tacked on but I could not see how to fix it. Maybe it can be moved to go along with other animal work.</w:t>
      </w:r>
    </w:p>
  </w:comment>
  <w:comment w:id="322" w:author="lovettg" w:date="2016-01-29T20:21:00Z" w:initials="gml">
    <w:p w14:paraId="0F756C02" w14:textId="77777777" w:rsidR="00492D4F" w:rsidRDefault="00492D4F">
      <w:pPr>
        <w:pStyle w:val="CommentText"/>
      </w:pPr>
      <w:r>
        <w:rPr>
          <w:rStyle w:val="CommentReference"/>
        </w:rPr>
        <w:annotationRef/>
      </w:r>
      <w:r>
        <w:t>Complete this list</w:t>
      </w:r>
    </w:p>
  </w:comment>
  <w:comment w:id="323" w:author="lovettg" w:date="2016-01-28T16:08:00Z" w:initials="gml">
    <w:p w14:paraId="26BD3623" w14:textId="77777777" w:rsidR="00492D4F" w:rsidRDefault="00492D4F"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492D4F" w:rsidRDefault="00492D4F">
      <w:pPr>
        <w:pStyle w:val="CommentText"/>
      </w:pPr>
    </w:p>
  </w:comment>
  <w:comment w:id="324" w:author="Timothy James Fahey" w:date="2016-02-01T13:40:00Z" w:initials="TJF">
    <w:p w14:paraId="198B4668" w14:textId="38818822" w:rsidR="007B2D26" w:rsidRDefault="007B2D26">
      <w:pPr>
        <w:pStyle w:val="CommentText"/>
      </w:pPr>
      <w:r>
        <w:rPr>
          <w:rStyle w:val="CommentReference"/>
        </w:rPr>
        <w:annotationRef/>
      </w:r>
      <w:r>
        <w:t>Autumn is addressed in both the phenology and stream sections</w:t>
      </w:r>
    </w:p>
  </w:comment>
  <w:comment w:id="325" w:author="lovettg" w:date="2016-01-28T16:09:00Z" w:initials="gml">
    <w:p w14:paraId="005FB490" w14:textId="77777777" w:rsidR="00492D4F" w:rsidRDefault="00492D4F" w:rsidP="00765743">
      <w:pPr>
        <w:pStyle w:val="CommentText"/>
      </w:pPr>
      <w:r>
        <w:rPr>
          <w:rStyle w:val="CommentReference"/>
        </w:rPr>
        <w:annotationRef/>
      </w:r>
      <w:r>
        <w:t>From Mark G: We already have these sensors deployed upstream of the weir basins (since 2013).</w:t>
      </w:r>
    </w:p>
    <w:p w14:paraId="729EA830" w14:textId="77777777" w:rsidR="00492D4F" w:rsidRDefault="00492D4F">
      <w:pPr>
        <w:pStyle w:val="CommentText"/>
      </w:pPr>
    </w:p>
  </w:comment>
  <w:comment w:id="326" w:author="Emma Rosi-Marshall" w:date="2016-01-28T16:02:00Z" w:initials="ER">
    <w:p w14:paraId="4BA73C43" w14:textId="77777777" w:rsidR="00492D4F" w:rsidRPr="004A1737" w:rsidRDefault="00492D4F"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492D4F" w:rsidRDefault="00492D4F" w:rsidP="00765743">
      <w:pPr>
        <w:pStyle w:val="CommentText"/>
      </w:pPr>
    </w:p>
  </w:comment>
  <w:comment w:id="327" w:author="Emma Rosi-Marshall" w:date="2016-01-28T16:02:00Z" w:initials="ER">
    <w:p w14:paraId="7CD343FB" w14:textId="77777777" w:rsidR="00492D4F" w:rsidRDefault="00492D4F"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328" w:author="lovettg" w:date="2016-01-29T20:01:00Z" w:initials="gml">
    <w:p w14:paraId="4FE3DDE8" w14:textId="77777777" w:rsidR="00492D4F" w:rsidRDefault="00492D4F">
      <w:pPr>
        <w:pStyle w:val="CommentText"/>
      </w:pPr>
      <w:r>
        <w:rPr>
          <w:rStyle w:val="CommentReference"/>
        </w:rPr>
        <w:annotationRef/>
      </w:r>
      <w:r>
        <w:t>Needs more of conceptual intro</w:t>
      </w:r>
    </w:p>
  </w:comment>
  <w:comment w:id="329" w:author="lovettg" w:date="2016-01-29T20:21:00Z" w:initials="gml">
    <w:p w14:paraId="73C4F282" w14:textId="77777777" w:rsidR="00492D4F" w:rsidRDefault="00492D4F">
      <w:pPr>
        <w:pStyle w:val="CommentText"/>
      </w:pPr>
      <w:r>
        <w:rPr>
          <w:rStyle w:val="CommentReference"/>
        </w:rPr>
        <w:annotationRef/>
      </w:r>
      <w:r>
        <w:t>Complete this list</w:t>
      </w:r>
    </w:p>
  </w:comment>
  <w:comment w:id="338" w:author="lovettg" w:date="2016-01-26T17:17:00Z" w:initials="gml">
    <w:p w14:paraId="65984E46" w14:textId="77777777" w:rsidR="00492D4F" w:rsidRDefault="00492D4F" w:rsidP="00E835E5">
      <w:pPr>
        <w:pStyle w:val="CommentText"/>
      </w:pPr>
      <w:r>
        <w:rPr>
          <w:rStyle w:val="CommentReference"/>
        </w:rPr>
        <w:annotationRef/>
      </w:r>
      <w:r>
        <w:t>True?  How about soil solution or groundwater?</w:t>
      </w:r>
    </w:p>
  </w:comment>
  <w:comment w:id="342" w:author="lovettg" w:date="2016-01-29T10:52:00Z" w:initials="gml">
    <w:p w14:paraId="1EFFC6BF" w14:textId="77777777" w:rsidR="00492D4F" w:rsidRDefault="00492D4F">
      <w:pPr>
        <w:pStyle w:val="CommentText"/>
      </w:pPr>
      <w:r>
        <w:rPr>
          <w:rStyle w:val="CommentReference"/>
        </w:rPr>
        <w:annotationRef/>
      </w:r>
      <w:r>
        <w:t>Section should be further shortened</w:t>
      </w:r>
    </w:p>
  </w:comment>
  <w:comment w:id="343" w:author="lovettg" w:date="2016-01-29T20:21:00Z" w:initials="gml">
    <w:p w14:paraId="557855C4" w14:textId="77777777" w:rsidR="00492D4F" w:rsidRDefault="00492D4F">
      <w:pPr>
        <w:pStyle w:val="CommentText"/>
      </w:pPr>
      <w:r>
        <w:rPr>
          <w:rStyle w:val="CommentReference"/>
        </w:rPr>
        <w:annotationRef/>
      </w:r>
      <w:r>
        <w:t>Complete this list</w:t>
      </w:r>
    </w:p>
  </w:comment>
  <w:comment w:id="352" w:author="Timothy James Fahey" w:date="2016-02-01T13:52:00Z" w:initials="TJF">
    <w:p w14:paraId="2F072484" w14:textId="26C29454" w:rsidR="001D4558" w:rsidRDefault="001D4558">
      <w:pPr>
        <w:pStyle w:val="CommentText"/>
      </w:pPr>
      <w:r>
        <w:rPr>
          <w:rStyle w:val="CommentReference"/>
        </w:rPr>
        <w:annotationRef/>
      </w:r>
      <w:r>
        <w:t>Right?</w:t>
      </w:r>
    </w:p>
  </w:comment>
  <w:comment w:id="354" w:author="lovettg" w:date="2016-01-28T16:20:00Z" w:initials="gml">
    <w:p w14:paraId="047F2BE1" w14:textId="77777777" w:rsidR="00492D4F" w:rsidRDefault="00492D4F"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356" w:author="Timothy James Fahey" w:date="2016-02-01T13:55:00Z" w:initials="TJF">
    <w:p w14:paraId="11C113B0" w14:textId="125C4E1F" w:rsidR="001D4558" w:rsidRDefault="001D4558">
      <w:pPr>
        <w:pStyle w:val="CommentText"/>
      </w:pPr>
      <w:r>
        <w:rPr>
          <w:rStyle w:val="CommentReference"/>
        </w:rPr>
        <w:annotationRef/>
      </w:r>
      <w:r>
        <w:t>Not likely- we see annual variation in leaf litter N</w:t>
      </w:r>
    </w:p>
  </w:comment>
  <w:comment w:id="355" w:author="lovettg" w:date="2016-01-29T10:49:00Z" w:initials="gml">
    <w:p w14:paraId="1DC30AE4" w14:textId="77777777" w:rsidR="00492D4F" w:rsidRDefault="00492D4F">
      <w:pPr>
        <w:pStyle w:val="CommentText"/>
      </w:pPr>
      <w:r>
        <w:rPr>
          <w:rStyle w:val="CommentReference"/>
        </w:rPr>
        <w:annotationRef/>
      </w:r>
      <w:r>
        <w:t>No mention of brown web in previous section</w:t>
      </w:r>
    </w:p>
  </w:comment>
  <w:comment w:id="357" w:author="Winsor Lowe" w:date="2016-01-28T16:20:00Z" w:initials="WL">
    <w:p w14:paraId="5E85907D" w14:textId="77777777" w:rsidR="00492D4F" w:rsidRPr="0029729A" w:rsidRDefault="00492D4F"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492D4F" w:rsidRDefault="00492D4F" w:rsidP="00F21657">
      <w:pPr>
        <w:pStyle w:val="CommentText"/>
      </w:pPr>
    </w:p>
  </w:comment>
  <w:comment w:id="375" w:author="lovettg" w:date="2016-01-29T17:31:00Z" w:initials="gml">
    <w:p w14:paraId="67FB387F" w14:textId="77777777" w:rsidR="00492D4F" w:rsidRDefault="00492D4F">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376" w:author="lovettg" w:date="2016-01-29T20:22:00Z" w:initials="gml">
    <w:p w14:paraId="2BB358EC" w14:textId="77777777" w:rsidR="00492D4F" w:rsidRDefault="00492D4F">
      <w:pPr>
        <w:pStyle w:val="CommentText"/>
      </w:pPr>
      <w:r>
        <w:rPr>
          <w:rStyle w:val="CommentReference"/>
        </w:rPr>
        <w:annotationRef/>
      </w:r>
      <w:r>
        <w:t>Complete this list</w:t>
      </w:r>
    </w:p>
  </w:comment>
  <w:comment w:id="392" w:author="lovettg" w:date="2016-01-27T09:39:00Z" w:initials="gml">
    <w:p w14:paraId="1A672815" w14:textId="77777777" w:rsidR="00492D4F" w:rsidRDefault="00492D4F">
      <w:pPr>
        <w:pStyle w:val="CommentText"/>
      </w:pPr>
      <w:r>
        <w:rPr>
          <w:rStyle w:val="CommentReference"/>
        </w:rPr>
        <w:annotationRef/>
      </w:r>
      <w:r>
        <w:t>Which ones?</w:t>
      </w:r>
    </w:p>
  </w:comment>
  <w:comment w:id="407" w:author="lovettg" w:date="2016-01-29T10:57:00Z" w:initials="gml">
    <w:p w14:paraId="02797903" w14:textId="77777777" w:rsidR="00492D4F" w:rsidRDefault="00492D4F"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492D4F" w:rsidRDefault="00492D4F">
      <w:pPr>
        <w:pStyle w:val="CommentText"/>
      </w:pPr>
    </w:p>
  </w:comment>
  <w:comment w:id="410" w:author="lovettg" w:date="2016-01-27T09:57:00Z" w:initials="gml">
    <w:p w14:paraId="47B5AD32" w14:textId="77777777" w:rsidR="00492D4F" w:rsidRDefault="00492D4F">
      <w:pPr>
        <w:pStyle w:val="CommentText"/>
      </w:pPr>
      <w:r>
        <w:rPr>
          <w:rStyle w:val="CommentReference"/>
        </w:rPr>
        <w:annotationRef/>
      </w:r>
      <w:r>
        <w:t xml:space="preserve">John: Please clarify this.  Which drivers? Give example of predictions? </w:t>
      </w:r>
    </w:p>
  </w:comment>
  <w:comment w:id="418" w:author="lovettg" w:date="2016-01-29T20:22:00Z" w:initials="gml">
    <w:p w14:paraId="1FC240CE" w14:textId="77777777" w:rsidR="00492D4F" w:rsidRDefault="00492D4F">
      <w:pPr>
        <w:pStyle w:val="CommentText"/>
      </w:pPr>
      <w:r>
        <w:rPr>
          <w:rStyle w:val="CommentReference"/>
        </w:rPr>
        <w:annotationRef/>
      </w:r>
      <w:r>
        <w:t>Complete this list</w:t>
      </w:r>
    </w:p>
  </w:comment>
  <w:comment w:id="428" w:author="lovettg" w:date="2016-01-29T20:23:00Z" w:initials="gml">
    <w:p w14:paraId="7A3CEDBB" w14:textId="77777777" w:rsidR="00492D4F" w:rsidRDefault="00492D4F">
      <w:pPr>
        <w:pStyle w:val="CommentText"/>
      </w:pPr>
      <w:r>
        <w:rPr>
          <w:rStyle w:val="CommentReference"/>
        </w:rPr>
        <w:annotationRef/>
      </w:r>
      <w:r>
        <w:t>Complete this list</w:t>
      </w:r>
    </w:p>
  </w:comment>
  <w:comment w:id="429" w:author="Winsor Lowe" w:date="2016-01-28T17:08:00Z" w:initials="WL">
    <w:p w14:paraId="0E792968" w14:textId="77777777" w:rsidR="00492D4F" w:rsidRDefault="00492D4F"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492D4F" w:rsidRDefault="00492D4F"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492D4F" w:rsidRDefault="00492D4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508E1B10" w14:textId="77777777" w:rsidR="00492D4F" w:rsidRDefault="00492D4F" w:rsidP="00A733B3">
      <w:pPr>
        <w:pStyle w:val="CommentText"/>
      </w:pPr>
    </w:p>
    <w:p w14:paraId="76B110D2" w14:textId="77777777" w:rsidR="00492D4F" w:rsidRDefault="00492D4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01DF4A98" w14:textId="77777777" w:rsidR="00492D4F" w:rsidRDefault="00492D4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6E3D57E6" w14:textId="77777777" w:rsidR="00492D4F" w:rsidRDefault="00492D4F" w:rsidP="00A733B3">
      <w:pPr>
        <w:pStyle w:val="CommentText"/>
      </w:pPr>
    </w:p>
    <w:p w14:paraId="4261F29E" w14:textId="77777777" w:rsidR="00492D4F" w:rsidRPr="00F51DE2" w:rsidRDefault="00492D4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430" w:author="Timothy James Fahey" w:date="2016-02-01T14:46:00Z" w:initials="TJF">
    <w:p w14:paraId="72757B9D" w14:textId="05CBB799" w:rsidR="009D0F3E" w:rsidRDefault="009D0F3E">
      <w:pPr>
        <w:pStyle w:val="CommentText"/>
      </w:pPr>
      <w:r>
        <w:rPr>
          <w:rStyle w:val="CommentReference"/>
        </w:rPr>
        <w:annotationRef/>
      </w:r>
      <w:r>
        <w:t>All the other sections are divided into bkgrd and approaches with a question or two</w:t>
      </w:r>
    </w:p>
  </w:comment>
  <w:comment w:id="432" w:author="lovettg" w:date="2016-01-29T20:23:00Z" w:initials="gml">
    <w:p w14:paraId="42A55CB5" w14:textId="77777777" w:rsidR="00492D4F" w:rsidRDefault="00492D4F">
      <w:pPr>
        <w:pStyle w:val="CommentText"/>
      </w:pPr>
      <w:r>
        <w:rPr>
          <w:rStyle w:val="CommentReference"/>
        </w:rPr>
        <w:annotationRef/>
      </w:r>
      <w:r>
        <w:t>Complete this list</w:t>
      </w:r>
    </w:p>
  </w:comment>
  <w:comment w:id="450" w:author="lovettg" w:date="2016-01-29T20:23:00Z" w:initials="gml">
    <w:p w14:paraId="5CE26644" w14:textId="77777777" w:rsidR="00492D4F" w:rsidRDefault="00492D4F">
      <w:pPr>
        <w:pStyle w:val="CommentText"/>
      </w:pPr>
      <w:r>
        <w:rPr>
          <w:rStyle w:val="CommentReference"/>
        </w:rPr>
        <w:annotationRef/>
      </w:r>
      <w:r>
        <w:t>Complete this list</w:t>
      </w:r>
    </w:p>
  </w:comment>
  <w:comment w:id="462" w:author="lovettg" w:date="2016-01-29T20:23:00Z" w:initials="gml">
    <w:p w14:paraId="747A28B9" w14:textId="77777777" w:rsidR="00492D4F" w:rsidRDefault="00492D4F">
      <w:pPr>
        <w:pStyle w:val="CommentText"/>
      </w:pPr>
      <w:r>
        <w:rPr>
          <w:rStyle w:val="CommentReference"/>
        </w:rPr>
        <w:annotationRef/>
      </w:r>
      <w:r>
        <w:t>Complete this list</w:t>
      </w:r>
    </w:p>
  </w:comment>
  <w:comment w:id="469" w:author="lovettg" w:date="2016-01-29T20:23:00Z" w:initials="gml">
    <w:p w14:paraId="0D79423D" w14:textId="77777777" w:rsidR="00492D4F" w:rsidRDefault="00492D4F">
      <w:pPr>
        <w:pStyle w:val="CommentText"/>
      </w:pPr>
      <w:r>
        <w:rPr>
          <w:rStyle w:val="CommentReference"/>
        </w:rPr>
        <w:annotationRef/>
      </w:r>
      <w:r>
        <w:t>Complete this list</w:t>
      </w:r>
    </w:p>
  </w:comment>
  <w:comment w:id="470" w:author="John Campbell" w:date="2016-01-14T11:30:00Z" w:initials="JLC">
    <w:p w14:paraId="7FEEC98A" w14:textId="77777777" w:rsidR="00492D4F" w:rsidRPr="00FA61D6" w:rsidRDefault="00492D4F">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471" w:author="Mark Green" w:date="2016-01-14T11:30:00Z" w:initials="MG">
    <w:p w14:paraId="06B6B9DC" w14:textId="77777777" w:rsidR="00492D4F" w:rsidRDefault="00492D4F">
      <w:pPr>
        <w:pStyle w:val="CommentText"/>
      </w:pPr>
      <w:r>
        <w:rPr>
          <w:rStyle w:val="CommentReference"/>
        </w:rPr>
        <w:annotationRef/>
      </w:r>
      <w:r>
        <w:t>As mentioned earlier, the temp/conductivity sensors are in place at the watershed outlets.</w:t>
      </w:r>
    </w:p>
  </w:comment>
  <w:comment w:id="472" w:author="lovettg" w:date="2016-01-29T11:31:00Z" w:initials="gml">
    <w:p w14:paraId="2B04D0D0" w14:textId="77777777" w:rsidR="00492D4F" w:rsidRDefault="00492D4F" w:rsidP="005B27E7">
      <w:r>
        <w:rPr>
          <w:rStyle w:val="CommentReference"/>
        </w:rPr>
        <w:annotationRef/>
      </w:r>
      <w:r>
        <w:t xml:space="preserve">This is a required section.  </w:t>
      </w:r>
    </w:p>
    <w:p w14:paraId="72CB95A0" w14:textId="77777777" w:rsidR="00492D4F" w:rsidRDefault="00492D4F"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492D4F" w:rsidRDefault="00492D4F" w:rsidP="00301E26">
      <w:pPr>
        <w:pStyle w:val="ListParagraph"/>
        <w:ind w:left="360"/>
      </w:pPr>
      <w:r>
        <w:t xml:space="preserve">GML:  </w:t>
      </w:r>
      <w:r w:rsidRPr="00301E26">
        <w:t>Is there some simple way to explain this?</w:t>
      </w:r>
    </w:p>
    <w:p w14:paraId="0AA6237F" w14:textId="77777777" w:rsidR="00492D4F" w:rsidRDefault="00492D4F">
      <w:pPr>
        <w:pStyle w:val="CommentText"/>
      </w:pPr>
    </w:p>
  </w:comment>
  <w:comment w:id="510" w:author="lovettg" w:date="2016-01-14T11:30:00Z" w:initials="gml">
    <w:p w14:paraId="22AC6F18" w14:textId="77777777" w:rsidR="00492D4F" w:rsidRPr="00105FA9" w:rsidRDefault="00492D4F"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492D4F" w:rsidRPr="00105FA9" w:rsidRDefault="00492D4F"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492D4F" w:rsidRPr="00105FA9" w:rsidRDefault="00492D4F"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492D4F" w:rsidRDefault="00492D4F">
      <w:pPr>
        <w:pStyle w:val="CommentText"/>
      </w:pPr>
    </w:p>
  </w:comment>
  <w:comment w:id="511" w:author="lovettg" w:date="2016-01-14T11:30:00Z" w:initials="gml">
    <w:p w14:paraId="73D38187" w14:textId="77777777" w:rsidR="00492D4F" w:rsidRDefault="00492D4F">
      <w:pPr>
        <w:pStyle w:val="CommentText"/>
      </w:pPr>
      <w:r>
        <w:rPr>
          <w:rStyle w:val="CommentReference"/>
        </w:rPr>
        <w:annotationRef/>
      </w:r>
      <w:r>
        <w:t>Please review the 5 synthesis challenges and provide ideas for how to address them.  Some of thee are weak on what we are actually planning to do.</w:t>
      </w:r>
    </w:p>
  </w:comment>
  <w:comment w:id="522" w:author="Timothy James Fahey" w:date="2016-02-01T15:18:00Z" w:initials="TJF">
    <w:p w14:paraId="07385707" w14:textId="176F6E5A" w:rsidR="00205002" w:rsidRDefault="00205002">
      <w:pPr>
        <w:pStyle w:val="CommentText"/>
      </w:pPr>
      <w:r>
        <w:rPr>
          <w:rStyle w:val="CommentReference"/>
        </w:rPr>
        <w:annotationRef/>
      </w:r>
    </w:p>
  </w:comment>
  <w:comment w:id="524" w:author="Timothy James Fahey" w:date="2016-02-01T15:17:00Z" w:initials="TJF">
    <w:p w14:paraId="23E0A8A9" w14:textId="3D1FC794" w:rsidR="00205002" w:rsidRDefault="00205002">
      <w:pPr>
        <w:pStyle w:val="CommentText"/>
      </w:pPr>
      <w:r>
        <w:rPr>
          <w:rStyle w:val="CommentReference"/>
        </w:rPr>
        <w:annotationRef/>
      </w:r>
      <w:r>
        <w:t>Not ours – V &amp; R</w:t>
      </w:r>
    </w:p>
  </w:comment>
  <w:comment w:id="525" w:author="lovettg" w:date="2016-01-29T20:25:00Z" w:initials="gml">
    <w:p w14:paraId="141D13C1" w14:textId="77777777" w:rsidR="00492D4F" w:rsidRDefault="00492D4F">
      <w:pPr>
        <w:pStyle w:val="CommentText"/>
      </w:pPr>
      <w:r>
        <w:rPr>
          <w:rStyle w:val="CommentReference"/>
        </w:rPr>
        <w:annotationRef/>
      </w:r>
      <w:r>
        <w:t>It probably would be a good idea to add PIs for each of these.  Any takers?</w:t>
      </w:r>
    </w:p>
  </w:comment>
  <w:comment w:id="527" w:author="JJB" w:date="2016-01-14T11:30:00Z" w:initials="j">
    <w:p w14:paraId="3A8B8265" w14:textId="77777777" w:rsidR="00492D4F" w:rsidRDefault="00492D4F"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528" w:author="Jaclyn Matthes" w:date="2016-01-14T11:30:00Z" w:initials="JHM">
    <w:p w14:paraId="151627C6" w14:textId="77777777" w:rsidR="00492D4F" w:rsidRDefault="00492D4F"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529" w:author="JJB" w:date="2016-01-14T11:30:00Z" w:initials="j">
    <w:p w14:paraId="0E008A8F" w14:textId="77777777" w:rsidR="00492D4F" w:rsidRDefault="00492D4F" w:rsidP="00084634">
      <w:pPr>
        <w:pStyle w:val="CommentText"/>
      </w:pPr>
      <w:r>
        <w:rPr>
          <w:rStyle w:val="CommentReference"/>
        </w:rPr>
        <w:annotationRef/>
      </w:r>
      <w:r>
        <w:t xml:space="preserve">Maybe include a sentence or two on how the ED model is built to scale-up and link to other models? </w:t>
      </w:r>
    </w:p>
  </w:comment>
  <w:comment w:id="534" w:author="Peter Groffman" w:date="2016-01-14T11:30:00Z" w:initials="PMG">
    <w:p w14:paraId="45D04932" w14:textId="77777777" w:rsidR="00492D4F" w:rsidRDefault="00492D4F" w:rsidP="0065462D">
      <w:pPr>
        <w:pStyle w:val="CommentText"/>
      </w:pPr>
      <w:r>
        <w:rPr>
          <w:rStyle w:val="CommentReference"/>
        </w:rPr>
        <w:annotationRef/>
      </w:r>
      <w:r>
        <w:t>Matt, can you add one or two sentences on just how this modeling might be done.</w:t>
      </w:r>
    </w:p>
  </w:comment>
  <w:comment w:id="535" w:author="lovettg" w:date="2016-01-29T20:26:00Z" w:initials="gml">
    <w:p w14:paraId="6294D44F" w14:textId="77777777" w:rsidR="00492D4F" w:rsidRDefault="00492D4F">
      <w:pPr>
        <w:pStyle w:val="CommentText"/>
      </w:pPr>
      <w:r>
        <w:rPr>
          <w:rStyle w:val="CommentReference"/>
        </w:rPr>
        <w:annotationRef/>
      </w:r>
      <w:r>
        <w:t>Complete this list</w:t>
      </w:r>
    </w:p>
  </w:comment>
  <w:comment w:id="536" w:author="lovettg" w:date="2016-01-14T11:30:00Z" w:initials="gml">
    <w:p w14:paraId="02A1D00A" w14:textId="77777777" w:rsidR="00492D4F" w:rsidRDefault="00492D4F">
      <w:pPr>
        <w:pStyle w:val="CommentText"/>
      </w:pPr>
      <w:r>
        <w:rPr>
          <w:rStyle w:val="CommentReference"/>
        </w:rPr>
        <w:annotationRef/>
      </w:r>
      <w:r>
        <w:rPr>
          <w:rStyle w:val="CommentReference"/>
        </w:rPr>
        <w:t>Do we need this?</w:t>
      </w:r>
    </w:p>
  </w:comment>
  <w:comment w:id="537" w:author="lovettg" w:date="2016-01-27T14:34:00Z" w:initials="gml">
    <w:p w14:paraId="14B6D458" w14:textId="77777777" w:rsidR="00492D4F" w:rsidRDefault="00492D4F">
      <w:pPr>
        <w:pStyle w:val="CommentText"/>
      </w:pPr>
      <w:r>
        <w:rPr>
          <w:rStyle w:val="CommentReference"/>
        </w:rPr>
        <w:annotationRef/>
      </w:r>
      <w:r>
        <w:t>This is Mary’s draft of 1/4/16</w:t>
      </w:r>
    </w:p>
  </w:comment>
  <w:comment w:id="538" w:author="lovettg" w:date="2016-01-14T11:30:00Z" w:initials="gml">
    <w:p w14:paraId="44FCFD1A" w14:textId="77777777" w:rsidR="00492D4F" w:rsidRDefault="00492D4F">
      <w:pPr>
        <w:pStyle w:val="CommentText"/>
      </w:pPr>
      <w:r>
        <w:rPr>
          <w:rStyle w:val="CommentReference"/>
        </w:rPr>
        <w:annotationRef/>
      </w:r>
      <w:r>
        <w:t>Add section on how many pIs, gender and age distribution</w:t>
      </w:r>
    </w:p>
  </w:comment>
  <w:comment w:id="539" w:author="lovettg" w:date="2016-01-14T11:30:00Z" w:initials="gml">
    <w:p w14:paraId="3886A3B7" w14:textId="77777777" w:rsidR="00492D4F" w:rsidRDefault="00492D4F">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492D4F" w:rsidRDefault="00492D4F">
      <w:pPr>
        <w:pStyle w:val="CommentText"/>
      </w:pPr>
    </w:p>
    <w:p w14:paraId="567C57DC" w14:textId="77777777" w:rsidR="00492D4F" w:rsidRDefault="00492D4F">
      <w:pPr>
        <w:pStyle w:val="CommentText"/>
      </w:pPr>
      <w:r>
        <w:t>PT: I like this one</w:t>
      </w:r>
    </w:p>
  </w:comment>
  <w:comment w:id="541" w:author="lovettg" w:date="2016-01-14T11:30:00Z" w:initials="gml">
    <w:p w14:paraId="7B4370A7" w14:textId="77777777" w:rsidR="00492D4F" w:rsidRDefault="00492D4F">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3DBC7E8C" w15:done="0"/>
  <w15:commentEx w15:paraId="034F82F3" w15:done="0"/>
  <w15:commentEx w15:paraId="1C5F5FB3" w15:done="0"/>
  <w15:commentEx w15:paraId="11E70B15" w15:done="0"/>
  <w15:commentEx w15:paraId="67A0DFD2" w15:done="0"/>
  <w15:commentEx w15:paraId="4AF6ECD7" w15:done="0"/>
  <w15:commentEx w15:paraId="21B76829" w15:done="0"/>
  <w15:commentEx w15:paraId="754CE791" w15:done="0"/>
  <w15:commentEx w15:paraId="6F769E4D" w15:done="0"/>
  <w15:commentEx w15:paraId="393F3F0F" w15:done="0"/>
  <w15:commentEx w15:paraId="290DB7C1" w15:done="0"/>
  <w15:commentEx w15:paraId="1423C3D0" w15:done="0"/>
  <w15:commentEx w15:paraId="3B1BD103" w15:done="0"/>
  <w15:commentEx w15:paraId="00445FED" w15:done="0"/>
  <w15:commentEx w15:paraId="496BCBB9" w15:done="0"/>
  <w15:commentEx w15:paraId="4A76C55D"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65984E46" w15:done="0"/>
  <w15:commentEx w15:paraId="1EFFC6BF" w15:done="0"/>
  <w15:commentEx w15:paraId="557855C4" w15:done="0"/>
  <w15:commentEx w15:paraId="2F072484" w15:done="0"/>
  <w15:commentEx w15:paraId="047F2BE1" w15:done="0"/>
  <w15:commentEx w15:paraId="11C113B0" w15:done="0"/>
  <w15:commentEx w15:paraId="1DC30AE4" w15:done="0"/>
  <w15:commentEx w15:paraId="4504E613" w15:done="0"/>
  <w15:commentEx w15:paraId="67FB387F" w15:done="0"/>
  <w15:commentEx w15:paraId="2BB358EC" w15:done="0"/>
  <w15:commentEx w15:paraId="1A672815" w15:done="0"/>
  <w15:commentEx w15:paraId="0924113B" w15:done="0"/>
  <w15:commentEx w15:paraId="47B5AD32" w15:done="0"/>
  <w15:commentEx w15:paraId="1FC240CE" w15:done="0"/>
  <w15:commentEx w15:paraId="7A3CEDBB" w15:done="0"/>
  <w15:commentEx w15:paraId="4261F29E" w15:done="0"/>
  <w15:commentEx w15:paraId="72757B9D" w15:done="0"/>
  <w15:commentEx w15:paraId="42A55CB5" w15:done="0"/>
  <w15:commentEx w15:paraId="5CE26644" w15:done="0"/>
  <w15:commentEx w15:paraId="747A28B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5D04932" w15:done="0"/>
  <w15:commentEx w15:paraId="6294D44F" w15:done="0"/>
  <w15:commentEx w15:paraId="02A1D00A" w15:done="0"/>
  <w15:commentEx w15:paraId="14B6D458" w15:done="0"/>
  <w15:commentEx w15:paraId="44FCFD1A" w15:done="0"/>
  <w15:commentEx w15:paraId="567C57DC" w15:done="0"/>
  <w15:commentEx w15:paraId="7B4370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4DC1B" w14:textId="77777777" w:rsidR="00530F10" w:rsidRDefault="00530F10" w:rsidP="009B54EF">
      <w:pPr>
        <w:spacing w:after="0" w:line="240" w:lineRule="auto"/>
      </w:pPr>
      <w:r>
        <w:separator/>
      </w:r>
    </w:p>
  </w:endnote>
  <w:endnote w:type="continuationSeparator" w:id="0">
    <w:p w14:paraId="0E1B3B6E" w14:textId="77777777" w:rsidR="00530F10" w:rsidRDefault="00530F10"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94389"/>
      <w:docPartObj>
        <w:docPartGallery w:val="Page Numbers (Bottom of Page)"/>
        <w:docPartUnique/>
      </w:docPartObj>
    </w:sdtPr>
    <w:sdtContent>
      <w:p w14:paraId="7B6AABF4" w14:textId="77777777" w:rsidR="00492D4F" w:rsidRDefault="00492D4F">
        <w:pPr>
          <w:pStyle w:val="Footer"/>
          <w:jc w:val="center"/>
        </w:pPr>
        <w:r>
          <w:fldChar w:fldCharType="begin"/>
        </w:r>
        <w:r>
          <w:instrText xml:space="preserve"> PAGE   \* MERGEFORMAT </w:instrText>
        </w:r>
        <w:r>
          <w:fldChar w:fldCharType="separate"/>
        </w:r>
        <w:r w:rsidR="00103408">
          <w:rPr>
            <w:noProof/>
          </w:rPr>
          <w:t>15</w:t>
        </w:r>
        <w:r>
          <w:rPr>
            <w:noProof/>
          </w:rPr>
          <w:fldChar w:fldCharType="end"/>
        </w:r>
      </w:p>
    </w:sdtContent>
  </w:sdt>
  <w:p w14:paraId="4653AFD8" w14:textId="77777777" w:rsidR="00492D4F" w:rsidRDefault="00492D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F3EDC" w14:textId="77777777" w:rsidR="00530F10" w:rsidRDefault="00530F10" w:rsidP="009B54EF">
      <w:pPr>
        <w:spacing w:after="0" w:line="240" w:lineRule="auto"/>
      </w:pPr>
      <w:r>
        <w:separator/>
      </w:r>
    </w:p>
  </w:footnote>
  <w:footnote w:type="continuationSeparator" w:id="0">
    <w:p w14:paraId="24A6EBDE" w14:textId="77777777" w:rsidR="00530F10" w:rsidRDefault="00530F10"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4B383" w14:textId="77777777" w:rsidR="00492D4F" w:rsidRDefault="00492D4F">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3A54"/>
    <w:rsid w:val="00434B09"/>
    <w:rsid w:val="00437D8C"/>
    <w:rsid w:val="00440DD3"/>
    <w:rsid w:val="00441ECF"/>
    <w:rsid w:val="00442082"/>
    <w:rsid w:val="00442762"/>
    <w:rsid w:val="004441CB"/>
    <w:rsid w:val="00446130"/>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6EC7"/>
    <w:rsid w:val="005D74FA"/>
    <w:rsid w:val="005E1688"/>
    <w:rsid w:val="005E1C62"/>
    <w:rsid w:val="005E2C07"/>
    <w:rsid w:val="005E3D3D"/>
    <w:rsid w:val="005E4388"/>
    <w:rsid w:val="005E5DC5"/>
    <w:rsid w:val="005E6A88"/>
    <w:rsid w:val="005F106C"/>
    <w:rsid w:val="005F51E1"/>
    <w:rsid w:val="005F522C"/>
    <w:rsid w:val="0060114E"/>
    <w:rsid w:val="0060155C"/>
    <w:rsid w:val="00601D0D"/>
    <w:rsid w:val="00603995"/>
    <w:rsid w:val="0060457E"/>
    <w:rsid w:val="00607CD4"/>
    <w:rsid w:val="0061089F"/>
    <w:rsid w:val="006115F5"/>
    <w:rsid w:val="006138AB"/>
    <w:rsid w:val="0061683D"/>
    <w:rsid w:val="00622EC8"/>
    <w:rsid w:val="00626469"/>
    <w:rsid w:val="00632B1C"/>
    <w:rsid w:val="00632B9B"/>
    <w:rsid w:val="00636532"/>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484"/>
    <w:rsid w:val="007E6E78"/>
    <w:rsid w:val="007E7B2B"/>
    <w:rsid w:val="007F0E6A"/>
    <w:rsid w:val="007F1165"/>
    <w:rsid w:val="007F2C89"/>
    <w:rsid w:val="007F4F58"/>
    <w:rsid w:val="007F549E"/>
    <w:rsid w:val="007F6EAD"/>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5F31"/>
    <w:rsid w:val="00850A60"/>
    <w:rsid w:val="0085145B"/>
    <w:rsid w:val="0085300F"/>
    <w:rsid w:val="0085451D"/>
    <w:rsid w:val="00855A00"/>
    <w:rsid w:val="00856EAD"/>
    <w:rsid w:val="0086085F"/>
    <w:rsid w:val="00863121"/>
    <w:rsid w:val="00864239"/>
    <w:rsid w:val="00865290"/>
    <w:rsid w:val="008719D4"/>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1F3A"/>
    <w:rsid w:val="0092478E"/>
    <w:rsid w:val="009247C0"/>
    <w:rsid w:val="0092632D"/>
    <w:rsid w:val="009330E8"/>
    <w:rsid w:val="00934902"/>
    <w:rsid w:val="00934BF4"/>
    <w:rsid w:val="009373CF"/>
    <w:rsid w:val="009409E3"/>
    <w:rsid w:val="00942C3F"/>
    <w:rsid w:val="00952909"/>
    <w:rsid w:val="009560B4"/>
    <w:rsid w:val="0096022E"/>
    <w:rsid w:val="009640D8"/>
    <w:rsid w:val="0096459A"/>
    <w:rsid w:val="009648A3"/>
    <w:rsid w:val="00965A73"/>
    <w:rsid w:val="0096610A"/>
    <w:rsid w:val="0097252E"/>
    <w:rsid w:val="009773B8"/>
    <w:rsid w:val="00980543"/>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7798"/>
    <w:rsid w:val="00A17E75"/>
    <w:rsid w:val="00A2049E"/>
    <w:rsid w:val="00A21559"/>
    <w:rsid w:val="00A224F0"/>
    <w:rsid w:val="00A23D6E"/>
    <w:rsid w:val="00A27331"/>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332E"/>
    <w:rsid w:val="00B74ED0"/>
    <w:rsid w:val="00B77A88"/>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7087"/>
    <w:rsid w:val="00D734DD"/>
    <w:rsid w:val="00D77162"/>
    <w:rsid w:val="00D80856"/>
    <w:rsid w:val="00D810A9"/>
    <w:rsid w:val="00D8226B"/>
    <w:rsid w:val="00D82615"/>
    <w:rsid w:val="00D84307"/>
    <w:rsid w:val="00D872A1"/>
    <w:rsid w:val="00D936AA"/>
    <w:rsid w:val="00D936DD"/>
    <w:rsid w:val="00D95AEF"/>
    <w:rsid w:val="00D970E3"/>
    <w:rsid w:val="00DA1B81"/>
    <w:rsid w:val="00DA1D8F"/>
    <w:rsid w:val="00DA2563"/>
    <w:rsid w:val="00DA29E3"/>
    <w:rsid w:val="00DA2DE4"/>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1F4F"/>
    <w:rsid w:val="00F92943"/>
    <w:rsid w:val="00F92C47"/>
    <w:rsid w:val="00F97EFF"/>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3163"/>
  <w15:docId w15:val="{A7AE5EF3-7FED-4213-B494-246FD02EF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A0CB03-2BD0-4E80-B9D1-C2B8BCC9A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61</Pages>
  <Words>42189</Words>
  <Characters>240481</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Timothy James Fahey</cp:lastModifiedBy>
  <cp:revision>8</cp:revision>
  <cp:lastPrinted>2016-01-13T20:59:00Z</cp:lastPrinted>
  <dcterms:created xsi:type="dcterms:W3CDTF">2016-02-01T15:43:00Z</dcterms:created>
  <dcterms:modified xsi:type="dcterms:W3CDTF">2016-02-01T20:45:00Z</dcterms:modified>
</cp:coreProperties>
</file>